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A41372" w14:textId="0759479D" w:rsidR="007D29E1" w:rsidRPr="007D29E1" w:rsidRDefault="00AE3CBE" w:rsidP="007D29E1">
      <w:pPr>
        <w:outlineLvl w:val="0"/>
        <w:rPr>
          <w:rFonts w:eastAsiaTheme="majorEastAsia"/>
          <w:b/>
          <w:color w:val="000000" w:themeColor="text1"/>
          <w:lang w:val="en-CA"/>
        </w:rPr>
      </w:pPr>
      <w:r>
        <w:rPr>
          <w:rFonts w:eastAsiaTheme="majorEastAsia"/>
          <w:b/>
          <w:color w:val="000000" w:themeColor="text1"/>
          <w:lang w:val="en-CA"/>
        </w:rPr>
        <w:t>Appendix L</w:t>
      </w:r>
      <w:bookmarkStart w:id="0" w:name="_GoBack"/>
      <w:bookmarkEnd w:id="0"/>
      <w:r w:rsidR="007D29E1" w:rsidRPr="007D29E1">
        <w:rPr>
          <w:rFonts w:eastAsiaTheme="majorEastAsia"/>
          <w:b/>
          <w:color w:val="000000" w:themeColor="text1"/>
          <w:lang w:val="en-CA"/>
        </w:rPr>
        <w:t>: Primary and Secondary Outcomes for Drugs with &lt;5 Studies</w:t>
      </w:r>
    </w:p>
    <w:p w14:paraId="4C8AE191" w14:textId="77777777" w:rsidR="007D29E1" w:rsidRPr="007D29E1" w:rsidRDefault="007D29E1" w:rsidP="007D29E1">
      <w:pPr>
        <w:outlineLvl w:val="0"/>
        <w:rPr>
          <w:rFonts w:eastAsiaTheme="majorEastAsia"/>
          <w:sz w:val="20"/>
          <w:szCs w:val="20"/>
          <w:lang w:val="en-CA"/>
        </w:rPr>
      </w:pPr>
    </w:p>
    <w:p w14:paraId="06FC59C3" w14:textId="6C136043"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Acetaminophen</w:t>
      </w:r>
      <w:r w:rsidRPr="007D29E1">
        <w:rPr>
          <w:rFonts w:eastAsiaTheme="majorEastAsia"/>
          <w:sz w:val="20"/>
          <w:szCs w:val="20"/>
          <w:lang w:val="en-CA"/>
        </w:rPr>
        <w:t>: Results were not pooled for the two studies that evaluated acetaminophen due to heterogeneity of duration of administration and surgical procedure. One study administered 4 doses of 1g of IV acetaminophen every 6 hours for 24 hours for cardiac surgery and concluded no reduction in intensity or incidence of pain 90 days after surgery.</w:t>
      </w:r>
      <w:r w:rsidRPr="007D29E1">
        <w:rPr>
          <w:rFonts w:eastAsiaTheme="majorEastAsia"/>
          <w:sz w:val="20"/>
          <w:szCs w:val="20"/>
          <w:lang w:val="en-CA"/>
        </w:rPr>
        <w:fldChar w:fldCharType="begin">
          <w:fldData xml:space="preserve">PEVuZE5vdGU+PENpdGU+PEF1dGhvcj5UdXJhbjwvQXV0aG9yPjxZZWFyPjIwMTc8L1llYXI+PFJl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UdXJhbjwvQXV0aG9yPjxZZWFyPjIwMTc8L1llYXI+PFJl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w:t>
      </w:r>
      <w:r w:rsidRPr="007D29E1">
        <w:rPr>
          <w:rFonts w:eastAsiaTheme="majorEastAsia"/>
          <w:sz w:val="20"/>
          <w:szCs w:val="20"/>
          <w:lang w:val="en-CA"/>
        </w:rPr>
        <w:fldChar w:fldCharType="end"/>
      </w:r>
      <w:r w:rsidRPr="007D29E1">
        <w:rPr>
          <w:rFonts w:eastAsiaTheme="majorEastAsia"/>
          <w:sz w:val="20"/>
          <w:szCs w:val="20"/>
          <w:lang w:val="en-CA"/>
        </w:rPr>
        <w:t xml:space="preserve"> The second study administered 1g of IV acetaminophen every 6 hours for 3 days after hysterectomy and found that acetaminophen patients were over 2 times more likely to rate a lower pain score than saline patients 3 months post-surgery (95% CI: 1.33-3.59).</w:t>
      </w:r>
      <w:r w:rsidRPr="007D29E1">
        <w:rPr>
          <w:rFonts w:eastAsiaTheme="majorEastAsia"/>
          <w:sz w:val="20"/>
          <w:szCs w:val="20"/>
          <w:lang w:val="en-CA"/>
        </w:rPr>
        <w:fldChar w:fldCharType="begin"/>
      </w:r>
      <w:r w:rsidR="00340076">
        <w:rPr>
          <w:rFonts w:eastAsiaTheme="majorEastAsia"/>
          <w:sz w:val="20"/>
          <w:szCs w:val="20"/>
          <w:lang w:val="en-CA"/>
        </w:rPr>
        <w:instrText xml:space="preserve"> ADDIN EN.CITE &lt;EndNote&gt;&lt;Cite&gt;&lt;Author&gt;Koyuncu&lt;/Author&gt;&lt;Year&gt;2018&lt;/Year&gt;&lt;RecNum&gt;116&lt;/RecNum&gt;&lt;DisplayText&gt;&lt;style face="superscript"&gt;2&lt;/style&gt;&lt;/DisplayText&gt;&lt;record&gt;&lt;rec-number&gt;116&lt;/rec-number&gt;&lt;foreign-keys&gt;&lt;key app="EN" db-id="5x22svrd3wpvaeerd975ftfndztpws9f5xde" timestamp="1575644076"&gt;116&lt;/key&gt;&lt;/foreign-keys&gt;&lt;ref-type name="Journal Article"&gt;17&lt;/ref-type&gt;&lt;contributors&gt;&lt;authors&gt;&lt;author&gt;Koyuncu, O.&lt;/author&gt;&lt;author&gt;Hakimoglu, S.&lt;/author&gt;&lt;author&gt;Ugur, M.&lt;/author&gt;&lt;author&gt;Akkurt, C.&lt;/author&gt;&lt;author&gt;Turhanoglu, S.&lt;/author&gt;&lt;author&gt;Sessler, D.&lt;/author&gt;&lt;author&gt;Turan, A.&lt;/author&gt;&lt;/authors&gt;&lt;/contributors&gt;&lt;titles&gt;&lt;title&gt;Acetaminophen reduces acute and persistent incisional pain after hysterectomy&lt;/title&gt;&lt;secondary-title&gt;Ann Ital Chir&lt;/secondary-title&gt;&lt;/titles&gt;&lt;periodical&gt;&lt;full-title&gt;Ann Ital Chir&lt;/full-title&gt;&lt;/periodical&gt;&lt;volume&gt;7&lt;/volume&gt;&lt;edition&gt;2018/05/21&lt;/edition&gt;&lt;dates&gt;&lt;year&gt;2018&lt;/year&gt;&lt;pub-dates&gt;&lt;date&gt;May 15&lt;/date&gt;&lt;/pub-dates&gt;&lt;/dates&gt;&lt;isbn&gt;2239-253X (Electronic)&amp;#xD;0003-469X (Linking)&lt;/isbn&gt;&lt;accession-num&gt;29779020&lt;/accession-num&gt;&lt;urls&gt;&lt;related-urls&gt;&lt;url&gt;https://www.ncbi.nlm.nih.gov/pubmed/29779020&lt;/url&gt;&lt;/related-urls&gt;&lt;/urls&gt;&lt;/record&gt;&lt;/Cite&gt;&lt;/EndNote&gt;</w:instrText>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2</w:t>
      </w:r>
      <w:r w:rsidRPr="007D29E1">
        <w:rPr>
          <w:rFonts w:eastAsiaTheme="majorEastAsia"/>
          <w:sz w:val="20"/>
          <w:szCs w:val="20"/>
          <w:lang w:val="en-CA"/>
        </w:rPr>
        <w:fldChar w:fldCharType="end"/>
      </w:r>
    </w:p>
    <w:p w14:paraId="1A0C3867" w14:textId="77777777" w:rsidR="007D29E1" w:rsidRPr="007D29E1" w:rsidRDefault="007D29E1" w:rsidP="007D29E1">
      <w:pPr>
        <w:outlineLvl w:val="0"/>
        <w:rPr>
          <w:rFonts w:eastAsia="Times New Roman"/>
          <w:color w:val="000000"/>
          <w:sz w:val="20"/>
          <w:szCs w:val="20"/>
        </w:rPr>
      </w:pPr>
    </w:p>
    <w:p w14:paraId="61DC817C" w14:textId="3C2006C5" w:rsidR="007D29E1" w:rsidRPr="007D29E1" w:rsidRDefault="007D29E1" w:rsidP="007D29E1">
      <w:pPr>
        <w:outlineLvl w:val="0"/>
        <w:rPr>
          <w:rFonts w:eastAsia="Times New Roman"/>
          <w:color w:val="000000"/>
          <w:sz w:val="20"/>
          <w:szCs w:val="20"/>
        </w:rPr>
      </w:pPr>
      <w:r w:rsidRPr="007D29E1">
        <w:rPr>
          <w:rFonts w:eastAsia="Times New Roman"/>
          <w:b/>
          <w:color w:val="000000"/>
          <w:sz w:val="20"/>
          <w:szCs w:val="20"/>
        </w:rPr>
        <w:t>Amantadine</w:t>
      </w:r>
      <w:r w:rsidRPr="007D29E1">
        <w:rPr>
          <w:rFonts w:eastAsia="Times New Roman"/>
          <w:color w:val="000000"/>
          <w:sz w:val="20"/>
          <w:szCs w:val="20"/>
        </w:rPr>
        <w:t>: Results were not pooled for the 2 studies that evaluated amantadine; 1 study provided prevalence of any pain at 3 and 6 months’ post breast cancer surgery concluded that amantadine does not prevent the development of postmastectomy pain syndrome;</w:t>
      </w:r>
      <w:r w:rsidRPr="007D29E1">
        <w:rPr>
          <w:rFonts w:eastAsia="Times New Roman"/>
          <w:color w:val="000000"/>
          <w:sz w:val="20"/>
          <w:szCs w:val="20"/>
        </w:rPr>
        <w:fldChar w:fldCharType="begin">
          <w:fldData xml:space="preserve">PEVuZE5vdGU+PENpdGU+PEF1dGhvcj5FaXNlbmJlcmc8L0F1dGhvcj48WWVhcj4yMDA3PC9ZZWFy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FaXNlbmJlcmc8L0F1dGhvcj48WWVhcj4yMDA3PC9ZZWFy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3</w:t>
      </w:r>
      <w:r w:rsidRPr="007D29E1">
        <w:rPr>
          <w:rFonts w:eastAsia="Times New Roman"/>
          <w:color w:val="000000"/>
          <w:sz w:val="20"/>
          <w:szCs w:val="20"/>
        </w:rPr>
        <w:fldChar w:fldCharType="end"/>
      </w:r>
      <w:r w:rsidRPr="007D29E1">
        <w:rPr>
          <w:rFonts w:eastAsia="Times New Roman"/>
          <w:color w:val="000000"/>
          <w:sz w:val="20"/>
          <w:szCs w:val="20"/>
        </w:rPr>
        <w:t xml:space="preserve"> the other reported pain intensity using a 0-10 pain intensity scale after mandibular fracture surgery found amantadine did not reduce chronic pain 6 months post-surgery.</w:t>
      </w:r>
      <w:r w:rsidRPr="007D29E1">
        <w:rPr>
          <w:rFonts w:eastAsia="Times New Roman"/>
          <w:color w:val="000000"/>
          <w:sz w:val="20"/>
          <w:szCs w:val="20"/>
        </w:rPr>
        <w:fldChar w:fldCharType="begin"/>
      </w:r>
      <w:r w:rsidR="00340076">
        <w:rPr>
          <w:rFonts w:eastAsia="Times New Roman"/>
          <w:color w:val="000000"/>
          <w:sz w:val="20"/>
          <w:szCs w:val="20"/>
        </w:rPr>
        <w:instrText xml:space="preserve"> ADDIN EN.CITE &lt;EndNote&gt;&lt;Cite&gt;&lt;Author&gt;Yazdani&lt;/Author&gt;&lt;Year&gt;2016&lt;/Year&gt;&lt;RecNum&gt;81&lt;/RecNum&gt;&lt;DisplayText&gt;&lt;style face="superscript"&gt;4&lt;/style&gt;&lt;/DisplayText&gt;&lt;record&gt;&lt;rec-number&gt;81&lt;/rec-number&gt;&lt;foreign-keys&gt;&lt;key app="EN" db-id="5x22svrd3wpvaeerd975ftfndztpws9f5xde" timestamp="1549647605"&gt;81&lt;/key&gt;&lt;/foreign-keys&gt;&lt;ref-type name="Journal Article"&gt;17&lt;/ref-type&gt;&lt;contributors&gt;&lt;authors&gt;&lt;author&gt;Yazdani, J.&lt;/author&gt;&lt;author&gt;Aghamohamadi, D.&lt;/author&gt;&lt;author&gt;Amani, M.&lt;/author&gt;&lt;author&gt;Mesgarzadeh, A. H.&lt;/author&gt;&lt;author&gt;Maghbooli Asl, D.&lt;/author&gt;&lt;author&gt;Pourlak, T.&lt;/author&gt;&lt;/authors&gt;&lt;/contributors&gt;&lt;auth-address&gt;Department of Oral and Maxillofacial Surgery, Faculty of Dentistry, Tabriz University of Medical Sciences, Tabriz, Iran.&amp;#xD;Department of Anesthesiology, Imam Reza Hospital, Tabriz University of Medical Sciences, Tabriz, Iran.&lt;/auth-address&gt;&lt;titles&gt;&lt;title&gt;Effect of preoperative oral amantadine on acute and chronic postoperative pain after mandibular fracture surgery&lt;/title&gt;&lt;secondary-title&gt;Anesth Pain Med&lt;/secondary-title&gt;&lt;/titles&gt;&lt;periodical&gt;&lt;full-title&gt;Anesth Pain Med&lt;/full-title&gt;&lt;/periodical&gt;&lt;pages&gt;e35900&lt;/pages&gt;&lt;volume&gt;6&lt;/volume&gt;&lt;number&gt;3&lt;/number&gt;&lt;edition&gt;2016/09/20&lt;/edition&gt;&lt;keywords&gt;&lt;keyword&gt;Amantadine&lt;/keyword&gt;&lt;keyword&gt;Anesthesia and Analgesia&lt;/keyword&gt;&lt;keyword&gt;Maxillofacial Injuries&lt;/keyword&gt;&lt;/keywords&gt;&lt;dates&gt;&lt;year&gt;2016&lt;/year&gt;&lt;pub-dates&gt;&lt;date&gt;Jun&lt;/date&gt;&lt;/pub-dates&gt;&lt;/dates&gt;&lt;isbn&gt;2228-7523 (Print)&amp;#xD;2228-7523 (Linking)&lt;/isbn&gt;&lt;accession-num&gt;27642581&lt;/accession-num&gt;&lt;urls&gt;&lt;related-urls&gt;&lt;url&gt;https://www.ncbi.nlm.nih.gov/pubmed/27642581&lt;/url&gt;&lt;/related-urls&gt;&lt;/urls&gt;&lt;custom2&gt;PMC5018158&lt;/custom2&gt;&lt;electronic-resource-num&gt;10.5812/aapm.35900&lt;/electronic-resource-num&gt;&lt;/record&gt;&lt;/Cite&gt;&lt;/EndNote&gt;</w:instrText>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4</w:t>
      </w:r>
      <w:r w:rsidRPr="007D29E1">
        <w:rPr>
          <w:rFonts w:eastAsia="Times New Roman"/>
          <w:color w:val="000000"/>
          <w:sz w:val="20"/>
          <w:szCs w:val="20"/>
        </w:rPr>
        <w:fldChar w:fldCharType="end"/>
      </w:r>
      <w:r w:rsidRPr="007D29E1">
        <w:rPr>
          <w:rFonts w:eastAsia="Times New Roman"/>
          <w:color w:val="000000"/>
          <w:sz w:val="20"/>
          <w:szCs w:val="20"/>
        </w:rPr>
        <w:t xml:space="preserve"> </w:t>
      </w:r>
    </w:p>
    <w:p w14:paraId="6360697B" w14:textId="77777777" w:rsidR="007D29E1" w:rsidRPr="007D29E1" w:rsidRDefault="007D29E1" w:rsidP="007D29E1">
      <w:pPr>
        <w:outlineLvl w:val="0"/>
        <w:rPr>
          <w:rFonts w:eastAsiaTheme="majorEastAsia"/>
          <w:sz w:val="20"/>
          <w:szCs w:val="20"/>
          <w:lang w:val="en-CA"/>
        </w:rPr>
      </w:pPr>
    </w:p>
    <w:p w14:paraId="04BB820F" w14:textId="282A4C96"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Dexmedetomidine</w:t>
      </w:r>
      <w:r w:rsidRPr="007D29E1">
        <w:rPr>
          <w:rFonts w:eastAsiaTheme="majorEastAsia"/>
          <w:sz w:val="20"/>
          <w:szCs w:val="20"/>
          <w:lang w:val="en-CA"/>
        </w:rPr>
        <w:t>: 1 study evaluated dexmedetomidine and found the incidence of chronic post hysterectomy pain at 2, 6 and 12 months post-surgery was significantly lower in the intervention group compared to placebo (13.9%, 5.6%, 2.8% in the Dex group versus 30.3%, 24.2%, 18.2% in the placebo group, respectively (P &lt; 0.05)).</w:t>
      </w:r>
      <w:r w:rsidRPr="007D29E1">
        <w:rPr>
          <w:rFonts w:eastAsiaTheme="majorEastAsia"/>
          <w:sz w:val="20"/>
          <w:szCs w:val="20"/>
          <w:lang w:val="en-CA"/>
        </w:rPr>
        <w:fldChar w:fldCharType="begin"/>
      </w:r>
      <w:r w:rsidR="00340076">
        <w:rPr>
          <w:rFonts w:eastAsiaTheme="majorEastAsia"/>
          <w:sz w:val="20"/>
          <w:szCs w:val="20"/>
          <w:lang w:val="en-CA"/>
        </w:rPr>
        <w:instrText xml:space="preserve"> ADDIN EN.CITE &lt;EndNote&gt;&lt;Cite&gt;&lt;Author&gt;Han&lt;/Author&gt;&lt;Year&gt;2019&lt;/Year&gt;&lt;RecNum&gt;122&lt;/RecNum&gt;&lt;DisplayText&gt;&lt;style face="superscript"&gt;5&lt;/style&gt;&lt;/DisplayText&gt;&lt;record&gt;&lt;rec-number&gt;122&lt;/rec-number&gt;&lt;foreign-keys&gt;&lt;key app="EN" db-id="5x22svrd3wpvaeerd975ftfndztpws9f5xde" timestamp="1575644491"&gt;122&lt;/key&gt;&lt;/foreign-keys&gt;&lt;ref-type name="Journal Article"&gt;17&lt;/ref-type&gt;&lt;contributors&gt;&lt;authors&gt;&lt;author&gt;Han, C.&lt;/author&gt;&lt;author&gt;Lei, D.&lt;/author&gt;&lt;author&gt;Jiang, W.&lt;/author&gt;&lt;author&gt;Ren, H.&lt;/author&gt;&lt;author&gt;Su, G.&lt;/author&gt;&lt;author&gt;Feng, S.&lt;/author&gt;&lt;author&gt;Ge, Z.&lt;/author&gt;&lt;author&gt;Ma, T.&lt;/author&gt;&lt;/authors&gt;&lt;/contributors&gt;&lt;titles&gt;&lt;title&gt;Pre-emptive dexmedetomidine decreases the incidence of chronic post hysterectomy pain&lt;/title&gt;&lt;secondary-title&gt;Int J Clin Exp Med&lt;/secondary-title&gt;&lt;/titles&gt;&lt;periodical&gt;&lt;full-title&gt;Int J Clin Exp Med&lt;/full-title&gt;&lt;/periodical&gt;&lt;pages&gt;967-971&lt;/pages&gt;&lt;volume&gt;12&lt;/volume&gt;&lt;number&gt;1&lt;/number&gt;&lt;dates&gt;&lt;year&gt;2019&lt;/year&gt;&lt;/dates&gt;&lt;urls&gt;&lt;/urls&gt;&lt;/record&gt;&lt;/Cite&gt;&lt;/EndNote&gt;</w:instrText>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5</w:t>
      </w:r>
      <w:r w:rsidRPr="007D29E1">
        <w:rPr>
          <w:rFonts w:eastAsiaTheme="majorEastAsia"/>
          <w:sz w:val="20"/>
          <w:szCs w:val="20"/>
          <w:lang w:val="en-CA"/>
        </w:rPr>
        <w:fldChar w:fldCharType="end"/>
      </w:r>
    </w:p>
    <w:p w14:paraId="28791BEB" w14:textId="77777777" w:rsidR="007D29E1" w:rsidRPr="007D29E1" w:rsidRDefault="007D29E1" w:rsidP="007D29E1">
      <w:pPr>
        <w:outlineLvl w:val="0"/>
        <w:rPr>
          <w:rFonts w:eastAsiaTheme="majorEastAsia"/>
          <w:sz w:val="20"/>
          <w:szCs w:val="20"/>
          <w:lang w:val="en-CA"/>
        </w:rPr>
      </w:pPr>
    </w:p>
    <w:p w14:paraId="4930CF20" w14:textId="4CDBDEDD"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Dextromethorphan</w:t>
      </w:r>
      <w:r w:rsidRPr="007D29E1">
        <w:rPr>
          <w:rFonts w:eastAsiaTheme="majorEastAsia"/>
          <w:sz w:val="20"/>
          <w:szCs w:val="20"/>
          <w:lang w:val="en-CA"/>
        </w:rPr>
        <w:t>: 1 study that evaluated dextromethorphan reported median scores for pain detection thresholds using von Frey stimulation 3 months after abdominal hysterectomy concluded no prolonged effects on pain or wound hyperalgesia.</w:t>
      </w:r>
      <w:r w:rsidRPr="007D29E1">
        <w:rPr>
          <w:rFonts w:eastAsiaTheme="majorEastAsia"/>
          <w:sz w:val="20"/>
          <w:szCs w:val="20"/>
          <w:lang w:val="en-CA"/>
        </w:rPr>
        <w:fldChar w:fldCharType="begin"/>
      </w:r>
      <w:r w:rsidR="00340076">
        <w:rPr>
          <w:rFonts w:eastAsiaTheme="majorEastAsia"/>
          <w:sz w:val="20"/>
          <w:szCs w:val="20"/>
          <w:lang w:val="en-CA"/>
        </w:rPr>
        <w:instrText xml:space="preserve"> ADDIN EN.CITE &lt;EndNote&gt;&lt;Cite&gt;&lt;Author&gt;Ilkjaer&lt;/Author&gt;&lt;Year&gt;2000&lt;/Year&gt;&lt;RecNum&gt;33&lt;/RecNum&gt;&lt;DisplayText&gt;&lt;style face="superscript"&gt;6&lt;/style&gt;&lt;/DisplayText&gt;&lt;record&gt;&lt;rec-number&gt;33&lt;/rec-number&gt;&lt;foreign-keys&gt;&lt;key app="EN" db-id="5x22svrd3wpvaeerd975ftfndztpws9f5xde" timestamp="1549645298"&gt;33&lt;/key&gt;&lt;/foreign-keys&gt;&lt;ref-type name="Journal Article"&gt;17&lt;/ref-type&gt;&lt;contributors&gt;&lt;authors&gt;&lt;author&gt;Ilkjaer, S.&lt;/author&gt;&lt;author&gt;Bach, L. F.&lt;/author&gt;&lt;author&gt;Nielsen, P. A.&lt;/author&gt;&lt;author&gt;Wernberg, M.&lt;/author&gt;&lt;author&gt;Dahl, J. B.&lt;/author&gt;&lt;/authors&gt;&lt;/contributors&gt;&lt;auth-address&gt;Department of Anaesthesiology, Skejby Hospital, Aarhus University Hospital, DK-8200, Aarhus, Denmark.&lt;/auth-address&gt;&lt;titles&gt;&lt;title&gt;Effect of preoperative oral dextromethorphan on immediate and late postoperative pain and hyperalgesia after total abdominal hysterectomy&lt;/title&gt;&lt;secondary-title&gt;Pain&lt;/secondary-title&gt;&lt;/titles&gt;&lt;periodical&gt;&lt;full-title&gt;Pain&lt;/full-title&gt;&lt;/periodical&gt;&lt;pages&gt;19-24&lt;/pages&gt;&lt;volume&gt;86&lt;/volume&gt;&lt;number&gt;1-2&lt;/number&gt;&lt;edition&gt;2000/04/26&lt;/edition&gt;&lt;keywords&gt;&lt;keyword&gt;Adult&lt;/keyword&gt;&lt;keyword&gt;Analgesia, Patient-Controlled&lt;/keyword&gt;&lt;keyword&gt;Analgesics, Opioid/administration &amp;amp; dosage/therapeutic use&lt;/keyword&gt;&lt;keyword&gt;Dextromethorphan/administration &amp;amp; dosage/*therapeutic use&lt;/keyword&gt;&lt;keyword&gt;Double-Blind Method&lt;/keyword&gt;&lt;keyword&gt;Female&lt;/keyword&gt;&lt;keyword&gt;Humans&lt;/keyword&gt;&lt;keyword&gt;Hyperalgesia/*prevention &amp;amp; control&lt;/keyword&gt;&lt;keyword&gt;Hysterectomy/*adverse effects&lt;/keyword&gt;&lt;keyword&gt;Middle Aged&lt;/keyword&gt;&lt;keyword&gt;Morphine/administration &amp;amp; dosage/therapeutic use&lt;/keyword&gt;&lt;keyword&gt;Pain Measurement&lt;/keyword&gt;&lt;keyword&gt;Pain, Postoperative/*prevention &amp;amp; control&lt;/keyword&gt;&lt;keyword&gt;Receptors, N-Methyl-D-Aspartate/*antagonists &amp;amp; inhibitors&lt;/keyword&gt;&lt;/keywords&gt;&lt;dates&gt;&lt;year&gt;2000&lt;/year&gt;&lt;pub-dates&gt;&lt;date&gt;May&lt;/date&gt;&lt;/pub-dates&gt;&lt;/dates&gt;&lt;isbn&gt;0304-3959 (Print)&amp;#xD;0304-3959 (Linking)&lt;/isbn&gt;&lt;accession-num&gt;10779656&lt;/accession-num&gt;&lt;urls&gt;&lt;related-urls&gt;&lt;url&gt;https://www.ncbi.nlm.nih.gov/pubmed/10779656&lt;/url&gt;&lt;/related-urls&gt;&lt;/urls&gt;&lt;/record&gt;&lt;/Cite&gt;&lt;/EndNote&gt;</w:instrText>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6</w:t>
      </w:r>
      <w:r w:rsidRPr="007D29E1">
        <w:rPr>
          <w:rFonts w:eastAsiaTheme="majorEastAsia"/>
          <w:sz w:val="20"/>
          <w:szCs w:val="20"/>
          <w:lang w:val="en-CA"/>
        </w:rPr>
        <w:fldChar w:fldCharType="end"/>
      </w:r>
    </w:p>
    <w:p w14:paraId="7086E6C6" w14:textId="77777777" w:rsidR="007D29E1" w:rsidRPr="007D29E1" w:rsidRDefault="007D29E1" w:rsidP="007D29E1">
      <w:pPr>
        <w:outlineLvl w:val="0"/>
        <w:rPr>
          <w:rFonts w:eastAsiaTheme="majorEastAsia"/>
          <w:sz w:val="20"/>
          <w:szCs w:val="20"/>
          <w:lang w:val="en-CA"/>
        </w:rPr>
      </w:pPr>
    </w:p>
    <w:p w14:paraId="02502635" w14:textId="6DF4CC28" w:rsidR="007D29E1" w:rsidRPr="007D29E1" w:rsidRDefault="007D29E1" w:rsidP="007D29E1">
      <w:pPr>
        <w:outlineLvl w:val="0"/>
        <w:rPr>
          <w:rFonts w:eastAsia="Times New Roman"/>
          <w:color w:val="000000"/>
          <w:sz w:val="20"/>
          <w:szCs w:val="20"/>
        </w:rPr>
      </w:pPr>
      <w:r w:rsidRPr="007D29E1">
        <w:rPr>
          <w:rFonts w:eastAsiaTheme="majorEastAsia"/>
          <w:b/>
          <w:sz w:val="20"/>
          <w:szCs w:val="20"/>
          <w:lang w:val="en-CA"/>
        </w:rPr>
        <w:t>Duloxetine</w:t>
      </w:r>
      <w:r w:rsidRPr="007D29E1">
        <w:rPr>
          <w:rFonts w:eastAsiaTheme="majorEastAsia"/>
          <w:sz w:val="20"/>
          <w:szCs w:val="20"/>
          <w:lang w:val="en-CA"/>
        </w:rPr>
        <w:t xml:space="preserve">: </w:t>
      </w:r>
      <w:r w:rsidRPr="007D29E1">
        <w:rPr>
          <w:rFonts w:eastAsia="Times New Roman"/>
          <w:color w:val="000000"/>
          <w:sz w:val="20"/>
          <w:szCs w:val="20"/>
        </w:rPr>
        <w:t>Results were not pooled for the 2 studies that evaluated duloxetine; 1 study reported mean “worst pain” scores 3 months after total knee arthroplasty, and pain prevalence data was obtained from the authors: worst pain at 3 months NRS&gt;0: 34 (72.3%) duloxetine group and 35 (71.4) placebo group; NRS ≥4: 10 (21.3%) duloxetine group and 9 (18.4%) placebo group.</w:t>
      </w:r>
      <w:r w:rsidRPr="007D29E1">
        <w:rPr>
          <w:rFonts w:eastAsia="Times New Roman"/>
          <w:color w:val="000000"/>
          <w:sz w:val="20"/>
          <w:szCs w:val="20"/>
        </w:rPr>
        <w:fldChar w:fldCharType="begin">
          <w:fldData xml:space="preserve">PEVuZE5vdGU+PENpdGU+PEF1dGhvcj5ZYURlYXU8L0F1dGhvcj48WWVhcj4yMDE2PC9ZZWFyPjxS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=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ZYURlYXU8L0F1dGhvcj48WWVhcj4yMDE2PC9ZZWFyPjxS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=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7</w:t>
      </w:r>
      <w:r w:rsidRPr="007D29E1">
        <w:rPr>
          <w:rFonts w:eastAsia="Times New Roman"/>
          <w:color w:val="000000"/>
          <w:sz w:val="20"/>
          <w:szCs w:val="20"/>
        </w:rPr>
        <w:fldChar w:fldCharType="end"/>
      </w:r>
      <w:r w:rsidRPr="007D29E1">
        <w:rPr>
          <w:rFonts w:eastAsia="Times New Roman"/>
          <w:color w:val="000000"/>
          <w:sz w:val="20"/>
          <w:szCs w:val="20"/>
        </w:rPr>
        <w:t xml:space="preserve"> The other study reporting mean pain measures using the Brief Pain Inventory (BPI) and SF-36 pain subscale 3 months after spine neurosurgery concluded that duloxetine seems to improve pain.</w:t>
      </w:r>
      <w:r w:rsidRPr="007D29E1">
        <w:rPr>
          <w:rFonts w:eastAsia="Times New Roman"/>
          <w:color w:val="000000"/>
          <w:sz w:val="20"/>
          <w:szCs w:val="20"/>
        </w:rPr>
        <w:fldChar w:fldCharType="begin">
          <w:fldData xml:space="preserve">PEVuZE5vdGU+PENpdGU+PEF1dGhvcj5IeWVyPC9BdXRob3I+PFllYXI+MjAxNTwvWWVhcj48UmVj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IeWVyPC9BdXRob3I+PFllYXI+MjAxNTwvWWVhcj48UmVj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8</w:t>
      </w:r>
      <w:r w:rsidRPr="007D29E1">
        <w:rPr>
          <w:rFonts w:eastAsia="Times New Roman"/>
          <w:color w:val="000000"/>
          <w:sz w:val="20"/>
          <w:szCs w:val="20"/>
        </w:rPr>
        <w:fldChar w:fldCharType="end"/>
      </w:r>
      <w:r w:rsidRPr="007D29E1">
        <w:rPr>
          <w:rFonts w:eastAsia="Times New Roman"/>
          <w:color w:val="000000"/>
          <w:sz w:val="20"/>
          <w:szCs w:val="20"/>
        </w:rPr>
        <w:t xml:space="preserve">  </w:t>
      </w:r>
      <w:r w:rsidRPr="007D29E1">
        <w:rPr>
          <w:rFonts w:eastAsiaTheme="majorEastAsia"/>
          <w:sz w:val="20"/>
          <w:szCs w:val="20"/>
          <w:lang w:val="en-CA"/>
        </w:rPr>
        <w:t xml:space="preserve">Drop-outs due to treatment-related adverse effects were reported in 1 study for patients </w:t>
      </w:r>
      <w:r w:rsidRPr="007D29E1">
        <w:rPr>
          <w:rFonts w:eastAsiaTheme="majorEastAsia"/>
          <w:color w:val="000000" w:themeColor="text1"/>
          <w:sz w:val="20"/>
          <w:szCs w:val="20"/>
          <w:lang w:val="en-CA"/>
        </w:rPr>
        <w:t>undergoing spine neurosurgery; 3 patients in the duloxetine arm and 2 in the placebo arm due to “perceived problems with the medication". No further details were provided.</w:t>
      </w:r>
      <w:r w:rsidRPr="007D29E1">
        <w:rPr>
          <w:rFonts w:eastAsiaTheme="majorEastAsia"/>
          <w:color w:val="000000" w:themeColor="text1"/>
          <w:sz w:val="20"/>
          <w:szCs w:val="20"/>
          <w:lang w:val="en-CA"/>
        </w:rPr>
        <w:fldChar w:fldCharType="begin">
          <w:fldData xml:space="preserve">PEVuZE5vdGU+PENpdGU+PEF1dGhvcj5IeWVyPC9BdXRob3I+PFllYXI+MjAxNTwvWWVhcj48UmVj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</w:fldData>
        </w:fldChar>
      </w:r>
      <w:r w:rsidR="00340076">
        <w:rPr>
          <w:rFonts w:eastAsiaTheme="majorEastAsia"/>
          <w:color w:val="000000" w:themeColor="text1"/>
          <w:sz w:val="20"/>
          <w:szCs w:val="20"/>
          <w:lang w:val="en-CA"/>
        </w:rPr>
        <w:instrText xml:space="preserve"> ADDIN EN.CITE </w:instrText>
      </w:r>
      <w:r w:rsidR="00340076">
        <w:rPr>
          <w:rFonts w:eastAsiaTheme="majorEastAsia"/>
          <w:color w:val="000000" w:themeColor="text1"/>
          <w:sz w:val="20"/>
          <w:szCs w:val="20"/>
          <w:lang w:val="en-CA"/>
        </w:rPr>
        <w:fldChar w:fldCharType="begin">
          <w:fldData xml:space="preserve">PEVuZE5vdGU+PENpdGU+PEF1dGhvcj5IeWVyPC9BdXRob3I+PFllYXI+MjAxNTwvWWVhcj48UmVj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</w:fldData>
        </w:fldChar>
      </w:r>
      <w:r w:rsidR="00340076">
        <w:rPr>
          <w:rFonts w:eastAsiaTheme="majorEastAsia"/>
          <w:color w:val="000000" w:themeColor="text1"/>
          <w:sz w:val="20"/>
          <w:szCs w:val="20"/>
          <w:lang w:val="en-CA"/>
        </w:rPr>
        <w:instrText xml:space="preserve"> ADDIN EN.CITE.DATA </w:instrText>
      </w:r>
      <w:r w:rsidR="00340076">
        <w:rPr>
          <w:rFonts w:eastAsiaTheme="majorEastAsia"/>
          <w:color w:val="000000" w:themeColor="text1"/>
          <w:sz w:val="20"/>
          <w:szCs w:val="20"/>
          <w:lang w:val="en-CA"/>
        </w:rPr>
      </w:r>
      <w:r w:rsidR="00340076">
        <w:rPr>
          <w:rFonts w:eastAsiaTheme="majorEastAsia"/>
          <w:color w:val="000000" w:themeColor="text1"/>
          <w:sz w:val="20"/>
          <w:szCs w:val="20"/>
          <w:lang w:val="en-CA"/>
        </w:rPr>
        <w:fldChar w:fldCharType="end"/>
      </w:r>
      <w:r w:rsidRPr="007D29E1">
        <w:rPr>
          <w:rFonts w:eastAsiaTheme="majorEastAsia"/>
          <w:color w:val="000000" w:themeColor="text1"/>
          <w:sz w:val="20"/>
          <w:szCs w:val="20"/>
          <w:lang w:val="en-CA"/>
        </w:rPr>
      </w:r>
      <w:r w:rsidRPr="007D29E1">
        <w:rPr>
          <w:rFonts w:eastAsiaTheme="majorEastAsia"/>
          <w:color w:val="000000" w:themeColor="text1"/>
          <w:sz w:val="20"/>
          <w:szCs w:val="20"/>
          <w:lang w:val="en-CA"/>
        </w:rPr>
        <w:fldChar w:fldCharType="separate"/>
      </w:r>
      <w:r w:rsidR="00340076" w:rsidRPr="00340076">
        <w:rPr>
          <w:rFonts w:eastAsiaTheme="majorEastAsia"/>
          <w:noProof/>
          <w:color w:val="000000" w:themeColor="text1"/>
          <w:sz w:val="20"/>
          <w:szCs w:val="20"/>
          <w:vertAlign w:val="superscript"/>
          <w:lang w:val="en-CA"/>
        </w:rPr>
        <w:t>8</w:t>
      </w:r>
      <w:r w:rsidRPr="007D29E1">
        <w:rPr>
          <w:rFonts w:eastAsiaTheme="majorEastAsia"/>
          <w:color w:val="000000" w:themeColor="text1"/>
          <w:sz w:val="20"/>
          <w:szCs w:val="20"/>
          <w:lang w:val="en-CA"/>
        </w:rPr>
        <w:fldChar w:fldCharType="end"/>
      </w:r>
      <w:r w:rsidRPr="007D29E1">
        <w:rPr>
          <w:rFonts w:eastAsiaTheme="majorEastAsia"/>
          <w:color w:val="000000" w:themeColor="text1"/>
          <w:sz w:val="20"/>
          <w:szCs w:val="20"/>
          <w:lang w:val="en-CA"/>
        </w:rPr>
        <w:t xml:space="preserve"> </w:t>
      </w:r>
    </w:p>
    <w:p w14:paraId="57D65E7F" w14:textId="77777777" w:rsidR="007D29E1" w:rsidRPr="007D29E1" w:rsidRDefault="007D29E1" w:rsidP="007D29E1">
      <w:pPr>
        <w:outlineLvl w:val="0"/>
        <w:rPr>
          <w:rFonts w:eastAsiaTheme="majorEastAsia"/>
          <w:sz w:val="20"/>
          <w:szCs w:val="20"/>
          <w:lang w:val="en-CA"/>
        </w:rPr>
      </w:pPr>
    </w:p>
    <w:p w14:paraId="55F42486" w14:textId="23B92CA5" w:rsidR="007D29E1" w:rsidRPr="007D29E1" w:rsidRDefault="007D29E1" w:rsidP="007D29E1">
      <w:pPr>
        <w:outlineLvl w:val="0"/>
        <w:rPr>
          <w:rFonts w:eastAsia="Times New Roman"/>
          <w:color w:val="000000"/>
          <w:sz w:val="20"/>
          <w:szCs w:val="20"/>
        </w:rPr>
      </w:pPr>
      <w:r w:rsidRPr="007D29E1">
        <w:rPr>
          <w:rFonts w:eastAsiaTheme="majorEastAsia"/>
          <w:b/>
          <w:sz w:val="20"/>
          <w:szCs w:val="20"/>
          <w:lang w:val="en-CA"/>
        </w:rPr>
        <w:t>Etanercept</w:t>
      </w:r>
      <w:r w:rsidRPr="007D29E1">
        <w:rPr>
          <w:rFonts w:eastAsiaTheme="majorEastAsia"/>
          <w:sz w:val="20"/>
          <w:szCs w:val="20"/>
          <w:lang w:val="en-CA"/>
        </w:rPr>
        <w:t>: 1 study evaluated a single dose of etanercept and provided dichotomous results for any</w:t>
      </w:r>
      <w:r w:rsidRPr="007D29E1">
        <w:rPr>
          <w:rFonts w:eastAsia="Times New Roman"/>
          <w:color w:val="000000"/>
          <w:sz w:val="20"/>
          <w:szCs w:val="20"/>
        </w:rPr>
        <w:t xml:space="preserve"> pain and moderate/severe </w:t>
      </w:r>
      <w:r w:rsidRPr="007D29E1">
        <w:rPr>
          <w:rFonts w:eastAsiaTheme="majorEastAsia"/>
          <w:sz w:val="20"/>
          <w:szCs w:val="20"/>
        </w:rPr>
        <w:t>pain</w:t>
      </w:r>
      <w:r w:rsidRPr="007D29E1">
        <w:rPr>
          <w:rFonts w:eastAsia="Times New Roman"/>
          <w:color w:val="000000"/>
          <w:sz w:val="20"/>
          <w:szCs w:val="20"/>
        </w:rPr>
        <w:t xml:space="preserve"> at 3, 6 and 12 months after unilateral inguinal hernia repair and found no significant differences in the prevalence of pain at any of the time-points.</w:t>
      </w:r>
      <w:r w:rsidRPr="007D29E1">
        <w:rPr>
          <w:rFonts w:eastAsia="Times New Roman"/>
          <w:color w:val="000000"/>
          <w:sz w:val="20"/>
          <w:szCs w:val="20"/>
        </w:rPr>
        <w:fldChar w:fldCharType="begin">
          <w:fldData xml:space="preserve">PEVuZE5vdGU+PENpdGU+PEF1dGhvcj5Db2hlbjwvQXV0aG9yPjxZZWFyPjIwMTM8L1llYXI+PFJl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=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Db2hlbjwvQXV0aG9yPjxZZWFyPjIwMTM8L1llYXI+PFJl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=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9</w:t>
      </w:r>
      <w:r w:rsidRPr="007D29E1">
        <w:rPr>
          <w:rFonts w:eastAsia="Times New Roman"/>
          <w:color w:val="000000"/>
          <w:sz w:val="20"/>
          <w:szCs w:val="20"/>
        </w:rPr>
        <w:fldChar w:fldCharType="end"/>
      </w:r>
    </w:p>
    <w:p w14:paraId="122A193A" w14:textId="77777777" w:rsidR="007D29E1" w:rsidRPr="007D29E1" w:rsidRDefault="007D29E1" w:rsidP="007D29E1">
      <w:pPr>
        <w:outlineLvl w:val="0"/>
        <w:rPr>
          <w:rFonts w:eastAsiaTheme="majorEastAsia"/>
          <w:sz w:val="20"/>
          <w:szCs w:val="20"/>
          <w:lang w:val="en-CA"/>
        </w:rPr>
      </w:pPr>
    </w:p>
    <w:p w14:paraId="741672CD" w14:textId="6AF0F082"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Fentanyl</w:t>
      </w:r>
      <w:r w:rsidRPr="007D29E1">
        <w:rPr>
          <w:rFonts w:eastAsiaTheme="majorEastAsia"/>
          <w:sz w:val="20"/>
          <w:szCs w:val="20"/>
          <w:lang w:val="en-CA"/>
        </w:rPr>
        <w:t>: 1 study evaluated fentanyl as part of a five-arm study comparing standard regimens of preoperative, intraoperative and postoperative analgesia using PCA or epidural analgesia.</w:t>
      </w:r>
      <w:r w:rsidRPr="007D29E1">
        <w:rPr>
          <w:rFonts w:eastAsiaTheme="majorEastAsia"/>
          <w:sz w:val="20"/>
          <w:szCs w:val="20"/>
          <w:lang w:val="en-CA"/>
        </w:rPr>
        <w:fldChar w:fldCharType="begin">
          <w:fldData xml:space="preserve">PEVuZE5vdGU+PENpdGU+PEF1dGhvcj5LYXJhbmlrb2xhczwvQXV0aG9yPjxZZWFyPjIwMTE8L1ll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LYXJhbmlrb2xhczwvQXV0aG9yPjxZZWFyPjIwMTE8L1ll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0</w:t>
      </w:r>
      <w:r w:rsidRPr="007D29E1">
        <w:rPr>
          <w:rFonts w:eastAsiaTheme="majorEastAsia"/>
          <w:sz w:val="20"/>
          <w:szCs w:val="20"/>
          <w:lang w:val="en-CA"/>
        </w:rPr>
        <w:fldChar w:fldCharType="end"/>
      </w:r>
      <w:r w:rsidRPr="007D29E1">
        <w:rPr>
          <w:rFonts w:eastAsiaTheme="majorEastAsia"/>
          <w:sz w:val="20"/>
          <w:szCs w:val="20"/>
          <w:lang w:val="en-CA"/>
        </w:rPr>
        <w:t xml:space="preserve"> The study concluded that optimized analgesia with an epidural opioid or PCA started 48 hours before surgery and continuing for 48 hours decreases phantom limb pain at 6 months.</w:t>
      </w:r>
    </w:p>
    <w:p w14:paraId="1C3F0D2C" w14:textId="77777777" w:rsidR="007D29E1" w:rsidRPr="007D29E1" w:rsidRDefault="007D29E1" w:rsidP="007D29E1">
      <w:pPr>
        <w:outlineLvl w:val="0"/>
        <w:rPr>
          <w:rFonts w:eastAsia="Times New Roman"/>
          <w:color w:val="000000"/>
          <w:sz w:val="20"/>
          <w:szCs w:val="20"/>
        </w:rPr>
      </w:pPr>
    </w:p>
    <w:p w14:paraId="39E91DA3" w14:textId="2897DF37" w:rsidR="007D29E1" w:rsidRPr="007D29E1" w:rsidRDefault="007D29E1" w:rsidP="007D29E1">
      <w:pPr>
        <w:outlineLvl w:val="0"/>
        <w:rPr>
          <w:rFonts w:eastAsia="Times New Roman"/>
          <w:color w:val="000000"/>
          <w:sz w:val="20"/>
          <w:szCs w:val="20"/>
        </w:rPr>
      </w:pPr>
      <w:r w:rsidRPr="007D29E1">
        <w:rPr>
          <w:rFonts w:eastAsia="Times New Roman"/>
          <w:b/>
          <w:color w:val="000000"/>
          <w:sz w:val="20"/>
          <w:szCs w:val="20"/>
        </w:rPr>
        <w:t>Magnesium</w:t>
      </w:r>
      <w:r w:rsidRPr="007D29E1">
        <w:rPr>
          <w:rFonts w:eastAsia="Times New Roman"/>
          <w:color w:val="000000"/>
          <w:sz w:val="20"/>
          <w:szCs w:val="20"/>
        </w:rPr>
        <w:t xml:space="preserve">: 1 study evaluated magnesium as part of a 3-arm trial that also evaluated IV lidocaine. Chronic pain was measured with the Korean version of the McGill Pain Questionnaire (KSF-MPQ) and prevalence of </w:t>
      </w:r>
      <w:r w:rsidRPr="007D29E1">
        <w:rPr>
          <w:rFonts w:eastAsiaTheme="majorEastAsia"/>
          <w:sz w:val="20"/>
          <w:szCs w:val="20"/>
          <w:lang w:val="en-CA"/>
        </w:rPr>
        <w:t>any</w:t>
      </w:r>
      <w:r w:rsidRPr="007D29E1">
        <w:rPr>
          <w:rFonts w:eastAsia="Times New Roman"/>
          <w:color w:val="000000"/>
          <w:sz w:val="20"/>
          <w:szCs w:val="20"/>
        </w:rPr>
        <w:t xml:space="preserve"> pain at 3 months was not significantly different between groups (8 (21.1%) in the magnesium group versus </w:t>
      </w:r>
      <w:r w:rsidRPr="007D29E1">
        <w:rPr>
          <w:rFonts w:eastAsiaTheme="majorEastAsia"/>
          <w:sz w:val="20"/>
          <w:szCs w:val="20"/>
          <w:lang w:val="en-CA"/>
        </w:rPr>
        <w:t>14 (35.9%) in the placebo group (p&gt;0.05))</w:t>
      </w:r>
      <w:r w:rsidRPr="007D29E1">
        <w:rPr>
          <w:rFonts w:eastAsia="Times New Roman"/>
          <w:color w:val="000000"/>
          <w:sz w:val="20"/>
          <w:szCs w:val="20"/>
        </w:rPr>
        <w:t>.</w:t>
      </w:r>
      <w:r w:rsidRPr="007D29E1">
        <w:rPr>
          <w:rFonts w:eastAsia="Times New Roman"/>
          <w:color w:val="000000"/>
          <w:sz w:val="20"/>
          <w:szCs w:val="20"/>
        </w:rPr>
        <w:fldChar w:fldCharType="begin">
          <w:fldData xml:space="preserve">PEVuZE5vdGU+PENpdGU+PEF1dGhvcj5LaW08L0F1dGhvcj48WWVhcj4yMDE3PC9ZZWFyPjxSZWNO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LaW08L0F1dGhvcj48WWVhcj4yMDE3PC9ZZWFyPjxSZWNO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11</w:t>
      </w:r>
      <w:r w:rsidRPr="007D29E1">
        <w:rPr>
          <w:rFonts w:eastAsia="Times New Roman"/>
          <w:color w:val="000000"/>
          <w:sz w:val="20"/>
          <w:szCs w:val="20"/>
        </w:rPr>
        <w:fldChar w:fldCharType="end"/>
      </w:r>
    </w:p>
    <w:p w14:paraId="3F22C916" w14:textId="77777777" w:rsidR="007D29E1" w:rsidRPr="007D29E1" w:rsidRDefault="007D29E1" w:rsidP="007D29E1">
      <w:pPr>
        <w:outlineLvl w:val="0"/>
        <w:rPr>
          <w:rFonts w:eastAsiaTheme="majorEastAsia"/>
          <w:sz w:val="20"/>
          <w:szCs w:val="20"/>
          <w:lang w:val="en-CA"/>
        </w:rPr>
      </w:pPr>
    </w:p>
    <w:p w14:paraId="348926C9" w14:textId="0B728606"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Memantine</w:t>
      </w:r>
      <w:r w:rsidRPr="007D29E1">
        <w:rPr>
          <w:rFonts w:eastAsiaTheme="majorEastAsia"/>
          <w:sz w:val="20"/>
          <w:szCs w:val="20"/>
          <w:lang w:val="en-CA"/>
        </w:rPr>
        <w:t>: 1 study found that memantine significantly improved phantom limb pain 6 months post traumatic amputation however, concluded no long-term benefit given no significant reduction was observed at the 12 month follow up.</w:t>
      </w:r>
      <w:r w:rsidRPr="007D29E1">
        <w:rPr>
          <w:rFonts w:eastAsiaTheme="majorEastAsia"/>
          <w:sz w:val="20"/>
          <w:szCs w:val="20"/>
          <w:lang w:val="en-CA"/>
        </w:rPr>
        <w:fldChar w:fldCharType="begin">
          <w:fldData xml:space="preserve">PEVuZE5vdGU+PENpdGU+PEF1dGhvcj5TY2hsZXk8L0F1dGhvcj48WWVhcj4yMDA3PC9ZZWFyPjxS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==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TY2hsZXk8L0F1dGhvcj48WWVhcj4yMDA3PC9ZZWFyPjxS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==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2</w:t>
      </w:r>
      <w:r w:rsidRPr="007D29E1">
        <w:rPr>
          <w:rFonts w:eastAsiaTheme="majorEastAsia"/>
          <w:sz w:val="20"/>
          <w:szCs w:val="20"/>
          <w:lang w:val="en-CA"/>
        </w:rPr>
        <w:fldChar w:fldCharType="end"/>
      </w:r>
    </w:p>
    <w:p w14:paraId="0CA1C60A" w14:textId="77777777" w:rsidR="007D29E1" w:rsidRPr="007D29E1" w:rsidRDefault="007D29E1" w:rsidP="007D29E1">
      <w:pPr>
        <w:outlineLvl w:val="0"/>
        <w:rPr>
          <w:rFonts w:eastAsiaTheme="majorEastAsia"/>
          <w:sz w:val="20"/>
          <w:szCs w:val="20"/>
          <w:lang w:val="en-CA"/>
        </w:rPr>
      </w:pPr>
    </w:p>
    <w:p w14:paraId="35371904" w14:textId="27778ED2"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Mexiletine</w:t>
      </w:r>
      <w:r w:rsidRPr="007D29E1">
        <w:rPr>
          <w:rFonts w:eastAsiaTheme="majorEastAsia"/>
          <w:sz w:val="20"/>
          <w:szCs w:val="20"/>
          <w:lang w:val="en-CA"/>
        </w:rPr>
        <w:t>: 2 studies that evaluated mexiletine provided prevalence of any pain 3 months after breast cancer surgery.</w:t>
      </w:r>
      <w:r w:rsidRPr="007D29E1">
        <w:rPr>
          <w:rFonts w:eastAsiaTheme="majorEastAsia"/>
          <w:sz w:val="20"/>
          <w:szCs w:val="20"/>
          <w:lang w:val="en-CA"/>
        </w:rPr>
        <w:fldChar w:fldCharType="begin">
          <w:fldData xml:space="preserve">PEVuZE5vdGU+PENpdGU+PEF1dGhvcj5GYXNzb3VsYWtpPC9BdXRob3I+PFllYXI+MjAwMjwvWWVh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==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GYXNzb3VsYWtpPC9BdXRob3I+PFllYXI+MjAwMjwvWWVh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==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3,14</w:t>
      </w:r>
      <w:r w:rsidRPr="007D29E1">
        <w:rPr>
          <w:rFonts w:eastAsiaTheme="majorEastAsia"/>
          <w:sz w:val="20"/>
          <w:szCs w:val="20"/>
          <w:lang w:val="en-CA"/>
        </w:rPr>
        <w:fldChar w:fldCharType="end"/>
      </w:r>
      <w:r w:rsidRPr="007D29E1">
        <w:rPr>
          <w:rFonts w:eastAsiaTheme="majorEastAsia"/>
          <w:sz w:val="20"/>
          <w:szCs w:val="20"/>
          <w:lang w:val="en-CA"/>
        </w:rPr>
        <w:t xml:space="preserve">  Subgroup analyses based on duration of treatment longer than 24 hours resulted in a non-significant effect of mexiletine compared to placebo (2 trials; RR 0.96, 95% CI 0.68-1.35) </w:t>
      </w:r>
      <w:r w:rsidRPr="007D29E1">
        <w:rPr>
          <w:rFonts w:eastAsiaTheme="majorEastAsia"/>
          <w:color w:val="000000" w:themeColor="text1"/>
          <w:sz w:val="20"/>
          <w:szCs w:val="20"/>
          <w:lang w:val="en-CA"/>
        </w:rPr>
        <w:t>(</w:t>
      </w:r>
      <w:r w:rsidRPr="007D29E1">
        <w:rPr>
          <w:rFonts w:eastAsiaTheme="majorEastAsia"/>
          <w:color w:val="0070C0"/>
          <w:sz w:val="20"/>
          <w:szCs w:val="20"/>
          <w:lang w:val="en-CA"/>
        </w:rPr>
        <w:t>Figure 5</w:t>
      </w:r>
      <w:r w:rsidRPr="007D29E1">
        <w:rPr>
          <w:rFonts w:eastAsiaTheme="majorEastAsia"/>
          <w:sz w:val="20"/>
          <w:szCs w:val="20"/>
          <w:lang w:val="en-CA"/>
        </w:rPr>
        <w:t>). Drop-outs due to treatment-related adverse effects occurred in 2/46 (4.3%) patients who received mexiletine and 0/49 (0.0%) who received placebo. Adverse events included nausea and vomiting.</w:t>
      </w:r>
    </w:p>
    <w:p w14:paraId="1DC78ED0" w14:textId="77777777" w:rsidR="007D29E1" w:rsidRPr="007D29E1" w:rsidRDefault="007D29E1" w:rsidP="007D29E1">
      <w:pPr>
        <w:outlineLvl w:val="0"/>
        <w:rPr>
          <w:rFonts w:eastAsiaTheme="majorEastAsia"/>
          <w:sz w:val="20"/>
          <w:szCs w:val="20"/>
          <w:lang w:val="en-CA"/>
        </w:rPr>
      </w:pPr>
    </w:p>
    <w:p w14:paraId="0BBE8BAC" w14:textId="77777777" w:rsidR="007D29E1" w:rsidRPr="007D29E1" w:rsidRDefault="007D29E1" w:rsidP="007D29E1">
      <w:pPr>
        <w:outlineLvl w:val="0"/>
        <w:rPr>
          <w:rFonts w:ascii="Arial" w:eastAsiaTheme="majorEastAsia" w:hAnsi="Arial" w:cs="Arial"/>
          <w:b/>
          <w:color w:val="000000" w:themeColor="text1"/>
          <w:sz w:val="20"/>
          <w:szCs w:val="20"/>
          <w:lang w:val="en-CA"/>
        </w:rPr>
      </w:pPr>
      <w:r w:rsidRPr="007D29E1">
        <w:rPr>
          <w:rFonts w:ascii="Arial" w:eastAsiaTheme="majorEastAsia" w:hAnsi="Arial" w:cs="Arial"/>
          <w:b/>
          <w:color w:val="000000" w:themeColor="text1"/>
          <w:sz w:val="20"/>
          <w:szCs w:val="20"/>
          <w:lang w:val="en-CA"/>
        </w:rPr>
        <w:lastRenderedPageBreak/>
        <w:t>Analysis 7.1. Mexiletine versus placebo comparisons, prevalence of any pain at 3 months (drug administration &gt; 24 hours)</w:t>
      </w:r>
    </w:p>
    <w:p w14:paraId="2800EB40" w14:textId="77777777" w:rsidR="007D29E1" w:rsidRPr="007D29E1" w:rsidRDefault="007D29E1" w:rsidP="007D29E1">
      <w:pPr>
        <w:outlineLvl w:val="0"/>
        <w:rPr>
          <w:rFonts w:eastAsiaTheme="majorEastAsia"/>
          <w:b/>
          <w:color w:val="000000" w:themeColor="text1"/>
          <w:sz w:val="20"/>
          <w:szCs w:val="20"/>
          <w:lang w:val="en-CA"/>
        </w:rPr>
      </w:pPr>
      <w:r w:rsidRPr="007D29E1">
        <w:rPr>
          <w:rFonts w:eastAsiaTheme="majorEastAsia"/>
          <w:b/>
          <w:noProof/>
          <w:color w:val="000000" w:themeColor="text1"/>
          <w:sz w:val="20"/>
          <w:szCs w:val="20"/>
        </w:rPr>
        <w:drawing>
          <wp:inline distT="0" distB="0" distL="0" distR="0" wp14:anchorId="611A6EF6" wp14:editId="4E1FAD95">
            <wp:extent cx="5943600" cy="1743577"/>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743577"/>
                    </a:xfrm>
                    <a:prstGeom prst="rect">
                      <a:avLst/>
                    </a:prstGeom>
                  </pic:spPr>
                </pic:pic>
              </a:graphicData>
            </a:graphic>
          </wp:inline>
        </w:drawing>
      </w:r>
    </w:p>
    <w:p w14:paraId="464DBEB5" w14:textId="77777777" w:rsidR="007D29E1" w:rsidRPr="007D29E1" w:rsidRDefault="007D29E1" w:rsidP="007D29E1">
      <w:pPr>
        <w:outlineLvl w:val="0"/>
        <w:rPr>
          <w:rFonts w:eastAsiaTheme="majorEastAsia"/>
          <w:sz w:val="20"/>
          <w:szCs w:val="20"/>
          <w:lang w:val="en-CA"/>
        </w:rPr>
      </w:pPr>
    </w:p>
    <w:p w14:paraId="2F99F208" w14:textId="77777777" w:rsidR="007D29E1" w:rsidRPr="007D29E1" w:rsidRDefault="007D29E1" w:rsidP="007D29E1">
      <w:pPr>
        <w:outlineLvl w:val="0"/>
        <w:rPr>
          <w:rFonts w:eastAsiaTheme="majorEastAsia"/>
          <w:sz w:val="20"/>
          <w:szCs w:val="20"/>
          <w:lang w:val="en-CA"/>
        </w:rPr>
      </w:pPr>
    </w:p>
    <w:p w14:paraId="3FE6F34D" w14:textId="51E1E702"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Minocycline</w:t>
      </w:r>
      <w:r w:rsidRPr="007D29E1">
        <w:rPr>
          <w:rFonts w:eastAsiaTheme="majorEastAsia"/>
          <w:sz w:val="20"/>
          <w:szCs w:val="20"/>
          <w:lang w:val="en-CA"/>
        </w:rPr>
        <w:t>: Results were not pooled for the 2 studies evaluating minocycline due to heterogeneity of outcome measurement. One study concluded that perioperative minocycline administration for 8 days does not improve persistent pain 3 months after lumbar discectomy.</w:t>
      </w:r>
      <w:r w:rsidRPr="007D29E1">
        <w:rPr>
          <w:rFonts w:eastAsiaTheme="majorEastAsia"/>
          <w:sz w:val="20"/>
          <w:szCs w:val="20"/>
          <w:lang w:val="en-CA"/>
        </w:rPr>
        <w:fldChar w:fldCharType="begin">
          <w:fldData xml:space="preserve">PEVuZE5vdGU+PENpdGU+PEF1dGhvcj5NYXJ0aW5lejwvQXV0aG9yPjxZZWFyPjIwMTM8L1llYXI+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NYXJ0aW5lejwvQXV0aG9yPjxZZWFyPjIwMTM8L1llYXI+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5</w:t>
      </w:r>
      <w:r w:rsidRPr="007D29E1">
        <w:rPr>
          <w:rFonts w:eastAsiaTheme="majorEastAsia"/>
          <w:sz w:val="20"/>
          <w:szCs w:val="20"/>
          <w:lang w:val="en-CA"/>
        </w:rPr>
        <w:fldChar w:fldCharType="end"/>
      </w:r>
      <w:r w:rsidRPr="007D29E1">
        <w:rPr>
          <w:rFonts w:eastAsiaTheme="majorEastAsia"/>
          <w:sz w:val="20"/>
          <w:szCs w:val="20"/>
          <w:lang w:val="en-CA"/>
        </w:rPr>
        <w:t xml:space="preserve"> The second study reported that minocycline does not reduce time to pain resolution after carpal tunnel surgery.</w:t>
      </w:r>
      <w:r w:rsidRPr="007D29E1">
        <w:rPr>
          <w:rFonts w:eastAsiaTheme="majorEastAsia"/>
          <w:sz w:val="20"/>
          <w:szCs w:val="20"/>
          <w:lang w:val="en-CA"/>
        </w:rPr>
        <w:fldChar w:fldCharType="begin">
          <w:fldData xml:space="preserve">PEVuZE5vdGU+PENpdGU+PEF1dGhvcj5DdXJ0aW48L0F1dGhvcj48WWVhcj4yMDE3PC9ZZWFyPjxS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=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DdXJ0aW48L0F1dGhvcj48WWVhcj4yMDE3PC9ZZWFyPjxS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=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6</w:t>
      </w:r>
      <w:r w:rsidRPr="007D29E1">
        <w:rPr>
          <w:rFonts w:eastAsiaTheme="majorEastAsia"/>
          <w:sz w:val="20"/>
          <w:szCs w:val="20"/>
          <w:lang w:val="en-CA"/>
        </w:rPr>
        <w:fldChar w:fldCharType="end"/>
      </w:r>
      <w:r w:rsidRPr="007D29E1">
        <w:rPr>
          <w:rFonts w:eastAsiaTheme="majorEastAsia"/>
          <w:sz w:val="20"/>
          <w:szCs w:val="20"/>
          <w:lang w:val="en-CA"/>
        </w:rPr>
        <w:t xml:space="preserve"> </w:t>
      </w:r>
      <w:r w:rsidRPr="007D29E1">
        <w:rPr>
          <w:rFonts w:eastAsiaTheme="majorEastAsia"/>
          <w:color w:val="000000" w:themeColor="text1"/>
          <w:sz w:val="20"/>
          <w:szCs w:val="20"/>
          <w:lang w:val="en-CA"/>
        </w:rPr>
        <w:t>D</w:t>
      </w:r>
      <w:r w:rsidRPr="007D29E1">
        <w:rPr>
          <w:rFonts w:eastAsiaTheme="majorEastAsia"/>
          <w:sz w:val="20"/>
          <w:szCs w:val="20"/>
          <w:lang w:val="en-CA"/>
        </w:rPr>
        <w:t>rop-outs due to treatment-related adverse effects occurred in 4/110 (3.6%) patients who received minocycline and 3/106 (2.8%) who received placebo. Adverse events included</w:t>
      </w:r>
      <w:r w:rsidRPr="007D29E1">
        <w:rPr>
          <w:rFonts w:eastAsiaTheme="majorEastAsia"/>
          <w:color w:val="000000" w:themeColor="text1"/>
          <w:sz w:val="20"/>
          <w:szCs w:val="20"/>
          <w:lang w:val="en-CA"/>
        </w:rPr>
        <w:t xml:space="preserve"> headache, stomach ache, nausea, and dizziness.</w:t>
      </w:r>
      <w:r w:rsidRPr="007D29E1">
        <w:rPr>
          <w:rFonts w:eastAsiaTheme="majorEastAsia"/>
          <w:sz w:val="20"/>
          <w:szCs w:val="20"/>
          <w:lang w:val="en-CA"/>
        </w:rPr>
        <w:t xml:space="preserve"> </w:t>
      </w:r>
    </w:p>
    <w:p w14:paraId="1A109503" w14:textId="77777777" w:rsidR="007D29E1" w:rsidRPr="007D29E1" w:rsidRDefault="007D29E1" w:rsidP="007D29E1">
      <w:pPr>
        <w:outlineLvl w:val="0"/>
        <w:rPr>
          <w:rFonts w:eastAsiaTheme="majorEastAsia"/>
          <w:sz w:val="20"/>
          <w:szCs w:val="20"/>
          <w:lang w:val="en-CA"/>
        </w:rPr>
      </w:pPr>
    </w:p>
    <w:p w14:paraId="093144DF" w14:textId="031F0311" w:rsidR="007D29E1" w:rsidRPr="007D29E1" w:rsidRDefault="007D29E1" w:rsidP="007D29E1">
      <w:pPr>
        <w:outlineLvl w:val="0"/>
        <w:rPr>
          <w:rFonts w:eastAsiaTheme="majorEastAsia"/>
          <w:sz w:val="20"/>
          <w:szCs w:val="20"/>
          <w:lang w:val="en-CA"/>
        </w:rPr>
      </w:pPr>
      <w:r w:rsidRPr="007D29E1">
        <w:rPr>
          <w:rFonts w:eastAsiaTheme="majorEastAsia"/>
          <w:b/>
          <w:sz w:val="20"/>
          <w:szCs w:val="20"/>
          <w:lang w:val="en-CA"/>
        </w:rPr>
        <w:t>Nefopam</w:t>
      </w:r>
      <w:r w:rsidRPr="007D29E1">
        <w:rPr>
          <w:rFonts w:eastAsiaTheme="majorEastAsia"/>
          <w:sz w:val="20"/>
          <w:szCs w:val="20"/>
          <w:lang w:val="en-CA"/>
        </w:rPr>
        <w:t>: Results were not pooled for the 4 studies that evaluated nefopam.</w:t>
      </w:r>
      <w:r w:rsidRPr="007D29E1">
        <w:rPr>
          <w:rFonts w:eastAsiaTheme="majorEastAsia"/>
          <w:sz w:val="20"/>
          <w:szCs w:val="20"/>
          <w:lang w:val="en-CA"/>
        </w:rPr>
        <w:fldChar w:fldCharType="begin">
          <w:fldData xml:space="preserve">PEVuZE5vdGU+PENpdGU+PEF1dGhvcj5BdmVsaW5lPC9BdXRob3I+PFllYXI+MjAxNDwvWWVhcj48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==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BdmVsaW5lPC9BdXRob3I+PFllYXI+MjAxNDwvWWVhcj48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==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7-20</w:t>
      </w:r>
      <w:r w:rsidRPr="007D29E1">
        <w:rPr>
          <w:rFonts w:eastAsiaTheme="majorEastAsia"/>
          <w:sz w:val="20"/>
          <w:szCs w:val="20"/>
          <w:lang w:val="en-CA"/>
        </w:rPr>
        <w:fldChar w:fldCharType="end"/>
      </w:r>
      <w:r w:rsidRPr="007D29E1">
        <w:rPr>
          <w:rFonts w:eastAsiaTheme="majorEastAsia"/>
          <w:sz w:val="20"/>
          <w:szCs w:val="20"/>
          <w:lang w:val="en-CA"/>
        </w:rPr>
        <w:t xml:space="preserve"> One study reported continuous data using median Neuropathic Pain Symptom Inventory (NPSI) scores 3 months after spine surgery and concluded that nefopam significantly reduced the neuropathic</w:t>
      </w:r>
    </w:p>
    <w:p w14:paraId="422BDC01" w14:textId="27F23377" w:rsidR="007D29E1" w:rsidRPr="007D29E1" w:rsidRDefault="007D29E1" w:rsidP="007D29E1">
      <w:pPr>
        <w:outlineLvl w:val="0"/>
        <w:rPr>
          <w:rFonts w:eastAsiaTheme="majorEastAsia"/>
          <w:sz w:val="20"/>
          <w:szCs w:val="20"/>
          <w:lang w:val="en-CA"/>
        </w:rPr>
      </w:pPr>
      <w:r w:rsidRPr="007D29E1">
        <w:rPr>
          <w:rFonts w:eastAsiaTheme="majorEastAsia"/>
          <w:sz w:val="20"/>
          <w:szCs w:val="20"/>
          <w:lang w:val="en-CA"/>
        </w:rPr>
        <w:t>pain at 1 month post-surgery, however results were not significant 3 months post-surgery.</w:t>
      </w:r>
      <w:r w:rsidRPr="007D29E1">
        <w:rPr>
          <w:rFonts w:eastAsiaTheme="majorEastAsia"/>
          <w:sz w:val="20"/>
          <w:szCs w:val="20"/>
          <w:lang w:val="en-CA"/>
        </w:rPr>
        <w:fldChar w:fldCharType="begin"/>
      </w:r>
      <w:r w:rsidR="00340076">
        <w:rPr>
          <w:rFonts w:eastAsiaTheme="majorEastAsia"/>
          <w:sz w:val="20"/>
          <w:szCs w:val="20"/>
          <w:lang w:val="en-CA"/>
        </w:rPr>
        <w:instrText xml:space="preserve"> ADDIN EN.CITE &lt;EndNote&gt;&lt;Cite&gt;&lt;Author&gt;Ok&lt;/Author&gt;&lt;Year&gt;2016&lt;/Year&gt;&lt;RecNum&gt;57&lt;/RecNum&gt;&lt;DisplayText&gt;&lt;style face="superscript"&gt;19&lt;/style&gt;&lt;/DisplayText&gt;&lt;record&gt;&lt;rec-number&gt;57&lt;/rec-number&gt;&lt;foreign-keys&gt;&lt;key app="EN" db-id="5x22svrd3wpvaeerd975ftfndztpws9f5xde" timestamp="1549646502"&gt;57&lt;/key&gt;&lt;/foreign-keys&gt;&lt;ref-type name="Journal Article"&gt;17&lt;/ref-type&gt;&lt;contributors&gt;&lt;authors&gt;&lt;author&gt;Ok, Y. M.&lt;/author&gt;&lt;author&gt;Cheon, J. H.&lt;/author&gt;&lt;author&gt;Choi, E. J.&lt;/author&gt;&lt;author&gt;Chang, E. J.&lt;/author&gt;&lt;author&gt;Lee, H. M.&lt;/author&gt;&lt;author&gt;Kim, K. H.&lt;/author&gt;&lt;/authors&gt;&lt;/contributors&gt;&lt;auth-address&gt;Department of Anesthesia and Pain Medicine, School of Medicine, Pusan National University, Yangsan, Korea.&lt;/auth-address&gt;&lt;titles&gt;&lt;title&gt;Nefopam reduces dysesthesia after percutaneous endoscopic lumbar discectomy&lt;/title&gt;&lt;secondary-title&gt;Korean J Pain&lt;/secondary-title&gt;&lt;/titles&gt;&lt;periodical&gt;&lt;full-title&gt;Korean J Pain&lt;/full-title&gt;&lt;/periodical&gt;&lt;pages&gt;40-7&lt;/pages&gt;&lt;volume&gt;29&lt;/volume&gt;&lt;number&gt;1&lt;/number&gt;&lt;edition&gt;2016/02/04&lt;/edition&gt;&lt;keywords&gt;&lt;keyword&gt;Adverse drug reactions&lt;/keyword&gt;&lt;keyword&gt;Dysesthesia&lt;/keyword&gt;&lt;keyword&gt;Herniated discs&lt;/keyword&gt;&lt;keyword&gt;Intravenous infusion&lt;/keyword&gt;&lt;keyword&gt;Nefopam&lt;/keyword&gt;&lt;keyword&gt;Neuropathic pain&lt;/keyword&gt;&lt;keyword&gt;Percutaneous discectomy&lt;/keyword&gt;&lt;keyword&gt;Postoperative pain&lt;/keyword&gt;&lt;keyword&gt;Symptom assessment&lt;/keyword&gt;&lt;/keywords&gt;&lt;dates&gt;&lt;year&gt;2016&lt;/year&gt;&lt;pub-dates&gt;&lt;date&gt;Jan&lt;/date&gt;&lt;/pub-dates&gt;&lt;/dates&gt;&lt;isbn&gt;2005-9159 (Print)&amp;#xD;2005-9159 (Linking)&lt;/isbn&gt;&lt;accession-num&gt;26839670&lt;/accession-num&gt;&lt;urls&gt;&lt;related-urls&gt;&lt;url&gt;https://www.ncbi.nlm.nih.gov/pubmed/26839670&lt;/url&gt;&lt;/related-urls&gt;&lt;/urls&gt;&lt;custom2&gt;PMC4731551&lt;/custom2&gt;&lt;electronic-resource-num&gt;10.3344/kjp.2016.29.1.40&lt;/electronic-resource-num&gt;&lt;/record&gt;&lt;/Cite&gt;&lt;/EndNote&gt;</w:instrText>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9</w:t>
      </w:r>
      <w:r w:rsidRPr="007D29E1">
        <w:rPr>
          <w:rFonts w:eastAsiaTheme="majorEastAsia"/>
          <w:sz w:val="20"/>
          <w:szCs w:val="20"/>
          <w:lang w:val="en-CA"/>
        </w:rPr>
        <w:fldChar w:fldCharType="end"/>
      </w:r>
      <w:r w:rsidRPr="007D29E1">
        <w:rPr>
          <w:rFonts w:eastAsiaTheme="majorEastAsia"/>
          <w:sz w:val="20"/>
          <w:szCs w:val="20"/>
          <w:lang w:val="en-CA"/>
        </w:rPr>
        <w:t xml:space="preserve"> Another study reported continuous data using median and interquartile ranges for the verbal numerical rating scale (VNRS 0-100) and concluded that nefopam effectively reduced chronic pain and discomfort 3 months after thyroidectomy without adverse effects.</w:t>
      </w:r>
      <w:r w:rsidRPr="007D29E1">
        <w:rPr>
          <w:rFonts w:eastAsiaTheme="majorEastAsia"/>
          <w:sz w:val="20"/>
          <w:szCs w:val="20"/>
          <w:lang w:val="en-CA"/>
        </w:rPr>
        <w:fldChar w:fldCharType="begin">
          <w:fldData xml:space="preserve">PEVuZE5vdGU+PENpdGU+PEF1dGhvcj5LaW08L0F1dGhvcj48WWVhcj4yMDE4PC9ZZWFyPjxSZWNO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LaW08L0F1dGhvcj48WWVhcj4yMDE4PC9ZZWFyPjxSZWNO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20</w:t>
      </w:r>
      <w:r w:rsidRPr="007D29E1">
        <w:rPr>
          <w:rFonts w:eastAsiaTheme="majorEastAsia"/>
          <w:sz w:val="20"/>
          <w:szCs w:val="20"/>
          <w:lang w:val="en-CA"/>
        </w:rPr>
        <w:fldChar w:fldCharType="end"/>
      </w:r>
      <w:r w:rsidRPr="007D29E1">
        <w:rPr>
          <w:rFonts w:eastAsiaTheme="majorEastAsia"/>
          <w:sz w:val="20"/>
          <w:szCs w:val="20"/>
          <w:lang w:val="en-CA"/>
        </w:rPr>
        <w:t xml:space="preserve"> Two studies provided pain prevalence data, however results were not pooled due to heterogeneity of the timing of outcome measurement; 1 study reported a significant difference in the prevalence of any pain 3 months after breast surgery (15 (36.6%) in the nefopam group versus  25 (59.5%) in the placebo group (p=0.04)),</w:t>
      </w:r>
      <w:r w:rsidRPr="007D29E1">
        <w:rPr>
          <w:rFonts w:eastAsiaTheme="majorEastAsia"/>
          <w:sz w:val="20"/>
          <w:szCs w:val="20"/>
          <w:lang w:val="en-CA"/>
        </w:rPr>
        <w:fldChar w:fldCharType="begin">
          <w:fldData xml:space="preserve">PEVuZE5vdGU+PENpdGU+PEF1dGhvcj5OYTwvQXV0aG9yPjxZZWFyPjIwMTY8L1llYXI+PFJlY051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==
</w:fldData>
        </w:fldChar>
      </w:r>
      <w:r w:rsidR="00340076">
        <w:rPr>
          <w:rFonts w:eastAsiaTheme="majorEastAsia"/>
          <w:sz w:val="20"/>
          <w:szCs w:val="20"/>
          <w:lang w:val="en-CA"/>
        </w:rPr>
        <w:instrText xml:space="preserve"> ADDIN EN.CITE </w:instrText>
      </w:r>
      <w:r w:rsidR="00340076">
        <w:rPr>
          <w:rFonts w:eastAsiaTheme="majorEastAsia"/>
          <w:sz w:val="20"/>
          <w:szCs w:val="20"/>
          <w:lang w:val="en-CA"/>
        </w:rPr>
        <w:fldChar w:fldCharType="begin">
          <w:fldData xml:space="preserve">PEVuZE5vdGU+PENpdGU+PEF1dGhvcj5OYTwvQXV0aG9yPjxZZWFyPjIwMTY8L1llYXI+PFJlY051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==
</w:fldData>
        </w:fldChar>
      </w:r>
      <w:r w:rsidR="00340076">
        <w:rPr>
          <w:rFonts w:eastAsiaTheme="majorEastAsia"/>
          <w:sz w:val="20"/>
          <w:szCs w:val="20"/>
          <w:lang w:val="en-CA"/>
        </w:rPr>
        <w:instrText xml:space="preserve"> ADDIN EN.CITE.DATA </w:instrText>
      </w:r>
      <w:r w:rsidR="00340076">
        <w:rPr>
          <w:rFonts w:eastAsiaTheme="majorEastAsia"/>
          <w:sz w:val="20"/>
          <w:szCs w:val="20"/>
          <w:lang w:val="en-CA"/>
        </w:rPr>
      </w:r>
      <w:r w:rsidR="00340076">
        <w:rPr>
          <w:rFonts w:eastAsiaTheme="majorEastAsia"/>
          <w:sz w:val="20"/>
          <w:szCs w:val="20"/>
          <w:lang w:val="en-CA"/>
        </w:rPr>
        <w:fldChar w:fldCharType="end"/>
      </w:r>
      <w:r w:rsidRPr="007D29E1">
        <w:rPr>
          <w:rFonts w:eastAsiaTheme="majorEastAsia"/>
          <w:sz w:val="20"/>
          <w:szCs w:val="20"/>
          <w:lang w:val="en-CA"/>
        </w:rPr>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18</w:t>
      </w:r>
      <w:r w:rsidRPr="007D29E1">
        <w:rPr>
          <w:rFonts w:eastAsiaTheme="majorEastAsia"/>
          <w:sz w:val="20"/>
          <w:szCs w:val="20"/>
          <w:lang w:val="en-CA"/>
        </w:rPr>
        <w:fldChar w:fldCharType="end"/>
      </w:r>
      <w:r w:rsidRPr="007D29E1">
        <w:rPr>
          <w:rFonts w:eastAsiaTheme="majorEastAsia"/>
          <w:sz w:val="20"/>
          <w:szCs w:val="20"/>
          <w:lang w:val="en-CA"/>
        </w:rPr>
        <w:t xml:space="preserve"> while the other study reported no significant differences in the prevalence of any pain and </w:t>
      </w:r>
      <w:r w:rsidRPr="007D29E1">
        <w:rPr>
          <w:rFonts w:eastAsia="Times New Roman"/>
          <w:color w:val="000000"/>
          <w:sz w:val="20"/>
          <w:szCs w:val="20"/>
        </w:rPr>
        <w:t xml:space="preserve">moderate/severe </w:t>
      </w:r>
      <w:r w:rsidRPr="007D29E1">
        <w:rPr>
          <w:rFonts w:eastAsiaTheme="majorEastAsia"/>
          <w:sz w:val="20"/>
          <w:szCs w:val="20"/>
        </w:rPr>
        <w:t>pain 6 and 12 months after total knee arthroplasty.</w:t>
      </w:r>
      <w:r w:rsidRPr="007D29E1">
        <w:rPr>
          <w:rFonts w:eastAsiaTheme="majorEastAsia"/>
          <w:sz w:val="20"/>
          <w:szCs w:val="20"/>
        </w:rPr>
        <w:fldChar w:fldCharType="begin">
          <w:fldData xml:space="preserve">PEVuZE5vdGU+PENpdGU+PEF1dGhvcj5BdmVsaW5lPC9BdXRob3I+PFllYXI+MjAxNDwvWWVhcj48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</w:fldData>
        </w:fldChar>
      </w:r>
      <w:r w:rsidR="00340076">
        <w:rPr>
          <w:rFonts w:eastAsiaTheme="majorEastAsia"/>
          <w:sz w:val="20"/>
          <w:szCs w:val="20"/>
        </w:rPr>
        <w:instrText xml:space="preserve"> ADDIN EN.CITE </w:instrText>
      </w:r>
      <w:r w:rsidR="00340076">
        <w:rPr>
          <w:rFonts w:eastAsiaTheme="majorEastAsia"/>
          <w:sz w:val="20"/>
          <w:szCs w:val="20"/>
        </w:rPr>
        <w:fldChar w:fldCharType="begin">
          <w:fldData xml:space="preserve">PEVuZE5vdGU+PENpdGU+PEF1dGhvcj5BdmVsaW5lPC9BdXRob3I+PFllYXI+MjAxNDwvWWVhcj48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</w:fldData>
        </w:fldChar>
      </w:r>
      <w:r w:rsidR="00340076">
        <w:rPr>
          <w:rFonts w:eastAsiaTheme="majorEastAsia"/>
          <w:sz w:val="20"/>
          <w:szCs w:val="20"/>
        </w:rPr>
        <w:instrText xml:space="preserve"> ADDIN EN.CITE.DATA </w:instrText>
      </w:r>
      <w:r w:rsidR="00340076">
        <w:rPr>
          <w:rFonts w:eastAsiaTheme="majorEastAsia"/>
          <w:sz w:val="20"/>
          <w:szCs w:val="20"/>
        </w:rPr>
      </w:r>
      <w:r w:rsidR="00340076">
        <w:rPr>
          <w:rFonts w:eastAsiaTheme="majorEastAsia"/>
          <w:sz w:val="20"/>
          <w:szCs w:val="20"/>
        </w:rPr>
        <w:fldChar w:fldCharType="end"/>
      </w:r>
      <w:r w:rsidRPr="007D29E1">
        <w:rPr>
          <w:rFonts w:eastAsiaTheme="majorEastAsia"/>
          <w:sz w:val="20"/>
          <w:szCs w:val="20"/>
        </w:rPr>
      </w:r>
      <w:r w:rsidRPr="007D29E1">
        <w:rPr>
          <w:rFonts w:eastAsiaTheme="majorEastAsia"/>
          <w:sz w:val="20"/>
          <w:szCs w:val="20"/>
        </w:rPr>
        <w:fldChar w:fldCharType="separate"/>
      </w:r>
      <w:r w:rsidR="00340076" w:rsidRPr="00340076">
        <w:rPr>
          <w:rFonts w:eastAsiaTheme="majorEastAsia"/>
          <w:noProof/>
          <w:sz w:val="20"/>
          <w:szCs w:val="20"/>
          <w:vertAlign w:val="superscript"/>
        </w:rPr>
        <w:t>17</w:t>
      </w:r>
      <w:r w:rsidRPr="007D29E1">
        <w:rPr>
          <w:rFonts w:eastAsiaTheme="majorEastAsia"/>
          <w:sz w:val="20"/>
          <w:szCs w:val="20"/>
        </w:rPr>
        <w:fldChar w:fldCharType="end"/>
      </w:r>
    </w:p>
    <w:p w14:paraId="27A3E6A9" w14:textId="77777777" w:rsidR="007D29E1" w:rsidRPr="007D29E1" w:rsidRDefault="007D29E1" w:rsidP="007D29E1">
      <w:pPr>
        <w:outlineLvl w:val="0"/>
        <w:rPr>
          <w:rFonts w:eastAsiaTheme="majorEastAsia"/>
          <w:sz w:val="20"/>
          <w:szCs w:val="20"/>
        </w:rPr>
      </w:pPr>
    </w:p>
    <w:p w14:paraId="55D4A222" w14:textId="44F594A2" w:rsidR="007D29E1" w:rsidRPr="007D29E1" w:rsidRDefault="007D29E1" w:rsidP="007D29E1">
      <w:pPr>
        <w:outlineLvl w:val="0"/>
        <w:rPr>
          <w:rFonts w:eastAsiaTheme="majorEastAsia"/>
          <w:sz w:val="20"/>
          <w:szCs w:val="20"/>
          <w:lang w:val="en-CA"/>
        </w:rPr>
      </w:pPr>
      <w:r w:rsidRPr="007D29E1">
        <w:rPr>
          <w:rFonts w:eastAsiaTheme="majorEastAsia"/>
          <w:b/>
          <w:sz w:val="20"/>
          <w:szCs w:val="20"/>
        </w:rPr>
        <w:t>Nitrous oxide</w:t>
      </w:r>
      <w:r w:rsidRPr="007D29E1">
        <w:rPr>
          <w:rFonts w:eastAsiaTheme="majorEastAsia"/>
          <w:sz w:val="20"/>
          <w:szCs w:val="20"/>
        </w:rPr>
        <w:t xml:space="preserve">: </w:t>
      </w:r>
      <w:r w:rsidRPr="007D29E1">
        <w:rPr>
          <w:rFonts w:eastAsiaTheme="majorEastAsia"/>
          <w:sz w:val="20"/>
          <w:szCs w:val="20"/>
          <w:lang w:val="en-CA"/>
        </w:rPr>
        <w:t>Results were not pooled for the 2 studies that evaluated nitrous oxide due to heterogeneity of the timing of outcome measurement post-surgery; 1 study collected any pain 12 months after surgery and concluded no impact of nitrous oxide on CPSP, while the median time to follow-up in the other study was 4.5 years and reported a significant difference in pain specific to the wound site that had persisted since surgery (15/214 (7.0%) patients in the nitrous oxide group and 31/209 (14.8%) patients in the control group (OR = 0.43, 95% CI = 0.23–0.83, P = .01).</w:t>
      </w:r>
      <w:r w:rsidRPr="007D29E1">
        <w:rPr>
          <w:rFonts w:eastAsiaTheme="majorEastAsia"/>
          <w:sz w:val="20"/>
          <w:szCs w:val="20"/>
          <w:lang w:val="en-CA"/>
        </w:rPr>
        <w:fldChar w:fldCharType="begin"/>
      </w:r>
      <w:r w:rsidR="00340076">
        <w:rPr>
          <w:rFonts w:eastAsiaTheme="majorEastAsia"/>
          <w:sz w:val="20"/>
          <w:szCs w:val="20"/>
          <w:lang w:val="en-CA"/>
        </w:rPr>
        <w:instrText xml:space="preserve"> ADDIN EN.CITE &lt;EndNote&gt;&lt;Cite&gt;&lt;Author&gt;Chan&lt;/Author&gt;&lt;Year&gt;2011&lt;/Year&gt;&lt;RecNum&gt;9&lt;/RecNum&gt;&lt;DisplayText&gt;&lt;style face="superscript"&gt;21&lt;/style&gt;&lt;/DisplayText&gt;&lt;record&gt;&lt;rec-number&gt;9&lt;/rec-number&gt;&lt;foreign-keys&gt;&lt;key app="EN" db-id="5x22svrd3wpvaeerd975ftfndztpws9f5xde" timestamp="1549644052"&gt;9&lt;/key&gt;&lt;/foreign-keys&gt;&lt;ref-type name="Journal Article"&gt;17&lt;/ref-type&gt;&lt;contributors&gt;&lt;authors&gt;&lt;author&gt;Chan, M. T.&lt;/author&gt;&lt;author&gt;Wan, A. C.&lt;/author&gt;&lt;author&gt;Gin, T.&lt;/author&gt;&lt;author&gt;Leslie, K.&lt;/author&gt;&lt;author&gt;Myles, P. S.&lt;/author&gt;&lt;/authors&gt;&lt;/contributors&gt;&lt;auth-address&gt;Department of Anaesthesia and Intensive Care, Chinese University of Hong Kong, Prince of Wales Hospital, Shatin, NT, Hong Kong. mtvchan@cuhk.edu.hk&lt;/auth-address&gt;&lt;titles&gt;&lt;title&gt;Chronic postsurgical pain after nitrous oxide anesthesia&lt;/title&gt;&lt;secondary-title&gt;Pain&lt;/secondary-title&gt;&lt;/titles&gt;&lt;periodical&gt;&lt;full-title&gt;Pain&lt;/full-title&gt;&lt;/periodical&gt;&lt;pages&gt;2514-20&lt;/pages&gt;&lt;volume&gt;152&lt;/volume&gt;&lt;number&gt;11&lt;/number&gt;&lt;edition&gt;2011/09/06&lt;/edition&gt;&lt;keywords&gt;&lt;keyword&gt;Aged&lt;/keyword&gt;&lt;keyword&gt;Anesthetics, Inhalation/*administration &amp;amp; dosage&lt;/keyword&gt;&lt;keyword&gt;Chronic Pain/epidemiology/metabolism/*prevention &amp;amp; control&lt;/keyword&gt;&lt;keyword&gt;Female&lt;/keyword&gt;&lt;keyword&gt;Follow-Up Studies&lt;/keyword&gt;&lt;keyword&gt;Humans&lt;/keyword&gt;&lt;keyword&gt;Male&lt;/keyword&gt;&lt;keyword&gt;Middle Aged&lt;/keyword&gt;&lt;keyword&gt;Neuralgia/epidemiology/prevention &amp;amp; control&lt;/keyword&gt;&lt;keyword&gt;Nitrous Oxide/*administration &amp;amp; dosage&lt;/keyword&gt;&lt;keyword&gt;Pain, Postoperative/epidemiology/metabolism/*prevention &amp;amp; control&lt;/keyword&gt;&lt;keyword&gt;Prevalence&lt;/keyword&gt;&lt;keyword&gt;Prospective Studies&lt;/keyword&gt;&lt;keyword&gt;Receptors, N-Methyl-D-Aspartate/antagonists &amp;amp; inhibitors&lt;/keyword&gt;&lt;/keywords&gt;&lt;dates&gt;&lt;year&gt;2011&lt;/year&gt;&lt;pub-dates&gt;&lt;date&gt;Nov&lt;/date&gt;&lt;/pub-dates&gt;&lt;/dates&gt;&lt;isbn&gt;1872-6623 (Electronic)&amp;#xD;0304-3959 (Linking)&lt;/isbn&gt;&lt;accession-num&gt;21889262&lt;/accession-num&gt;&lt;urls&gt;&lt;related-urls&gt;&lt;url&gt;https://www.ncbi.nlm.nih.gov/pubmed/21889262&lt;/url&gt;&lt;/related-urls&gt;&lt;/urls&gt;&lt;electronic-resource-num&gt;10.1016/j.pain.2011.07.015&lt;/electronic-resource-num&gt;&lt;/record&gt;&lt;/Cite&gt;&lt;/EndNote&gt;</w:instrText>
      </w:r>
      <w:r w:rsidRPr="007D29E1">
        <w:rPr>
          <w:rFonts w:eastAsiaTheme="majorEastAsia"/>
          <w:sz w:val="20"/>
          <w:szCs w:val="20"/>
          <w:lang w:val="en-CA"/>
        </w:rPr>
        <w:fldChar w:fldCharType="separate"/>
      </w:r>
      <w:r w:rsidR="00340076" w:rsidRPr="00340076">
        <w:rPr>
          <w:rFonts w:eastAsiaTheme="majorEastAsia"/>
          <w:noProof/>
          <w:sz w:val="20"/>
          <w:szCs w:val="20"/>
          <w:vertAlign w:val="superscript"/>
          <w:lang w:val="en-CA"/>
        </w:rPr>
        <w:t>21</w:t>
      </w:r>
      <w:r w:rsidRPr="007D29E1">
        <w:rPr>
          <w:rFonts w:eastAsiaTheme="majorEastAsia"/>
          <w:sz w:val="20"/>
          <w:szCs w:val="20"/>
          <w:lang w:val="en-CA"/>
        </w:rPr>
        <w:fldChar w:fldCharType="end"/>
      </w:r>
      <w:r w:rsidRPr="007D29E1">
        <w:rPr>
          <w:rFonts w:eastAsiaTheme="majorEastAsia"/>
          <w:sz w:val="20"/>
          <w:szCs w:val="20"/>
          <w:lang w:val="en-CA"/>
        </w:rPr>
        <w:t xml:space="preserve">  </w:t>
      </w:r>
    </w:p>
    <w:p w14:paraId="595CC9CB" w14:textId="77777777" w:rsidR="007D29E1" w:rsidRPr="007D29E1" w:rsidRDefault="007D29E1" w:rsidP="007D29E1">
      <w:pPr>
        <w:outlineLvl w:val="0"/>
        <w:rPr>
          <w:rFonts w:eastAsiaTheme="majorEastAsia"/>
          <w:sz w:val="20"/>
          <w:szCs w:val="20"/>
          <w:lang w:val="en-CA"/>
        </w:rPr>
      </w:pPr>
    </w:p>
    <w:p w14:paraId="57B6499C" w14:textId="6F242F75" w:rsidR="007D29E1" w:rsidRPr="007D29E1" w:rsidRDefault="007D29E1" w:rsidP="007D29E1">
      <w:pPr>
        <w:outlineLvl w:val="0"/>
        <w:rPr>
          <w:rFonts w:eastAsiaTheme="majorEastAsia"/>
          <w:sz w:val="20"/>
          <w:szCs w:val="20"/>
        </w:rPr>
      </w:pPr>
      <w:r w:rsidRPr="007D29E1">
        <w:rPr>
          <w:rFonts w:eastAsiaTheme="majorEastAsia"/>
          <w:b/>
          <w:sz w:val="20"/>
          <w:szCs w:val="20"/>
          <w:lang w:val="en-CA"/>
        </w:rPr>
        <w:t>Valproic acid</w:t>
      </w:r>
      <w:r w:rsidRPr="007D29E1">
        <w:rPr>
          <w:rFonts w:eastAsiaTheme="majorEastAsia"/>
          <w:sz w:val="20"/>
          <w:szCs w:val="20"/>
          <w:lang w:val="en-CA"/>
        </w:rPr>
        <w:t xml:space="preserve">: 1 study evaluated valproic acid provided pain prevalence results </w:t>
      </w:r>
      <w:r w:rsidRPr="007D29E1">
        <w:rPr>
          <w:rFonts w:eastAsiaTheme="majorEastAsia"/>
          <w:sz w:val="20"/>
          <w:szCs w:val="20"/>
        </w:rPr>
        <w:t>(</w:t>
      </w:r>
      <w:r w:rsidRPr="007D29E1">
        <w:rPr>
          <w:rFonts w:eastAsiaTheme="majorEastAsia"/>
          <w:sz w:val="20"/>
          <w:szCs w:val="20"/>
        </w:rPr>
        <w:sym w:font="Symbol" w:char="F0B3"/>
      </w:r>
      <w:r w:rsidRPr="007D29E1">
        <w:rPr>
          <w:rFonts w:eastAsiaTheme="majorEastAsia"/>
          <w:sz w:val="20"/>
          <w:szCs w:val="20"/>
        </w:rPr>
        <w:t>3/10) 3 months after amputation or amputation revision surgery and found no significant difference: 36/55 in the valproic acid group versus 37/52 in the placebo group.</w:t>
      </w:r>
      <w:r w:rsidRPr="007D29E1">
        <w:rPr>
          <w:rFonts w:eastAsiaTheme="majorEastAsia"/>
          <w:sz w:val="20"/>
          <w:szCs w:val="20"/>
        </w:rPr>
        <w:fldChar w:fldCharType="begin">
          <w:fldData xml:space="preserve">PEVuZE5vdGU+PENpdGU+PEF1dGhvcj5CdWNoaGVpdDwvQXV0aG9yPjxZZWFyPjIwMTk8L1llYXI+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</w:fldData>
        </w:fldChar>
      </w:r>
      <w:r w:rsidR="00340076">
        <w:rPr>
          <w:rFonts w:eastAsiaTheme="majorEastAsia"/>
          <w:sz w:val="20"/>
          <w:szCs w:val="20"/>
        </w:rPr>
        <w:instrText xml:space="preserve"> ADDIN EN.CITE </w:instrText>
      </w:r>
      <w:r w:rsidR="00340076">
        <w:rPr>
          <w:rFonts w:eastAsiaTheme="majorEastAsia"/>
          <w:sz w:val="20"/>
          <w:szCs w:val="20"/>
        </w:rPr>
        <w:fldChar w:fldCharType="begin">
          <w:fldData xml:space="preserve">PEVuZE5vdGU+PENpdGU+PEF1dGhvcj5CdWNoaGVpdDwvQXV0aG9yPjxZZWFyPjIwMTk8L1llYXI+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</w:fldData>
        </w:fldChar>
      </w:r>
      <w:r w:rsidR="00340076">
        <w:rPr>
          <w:rFonts w:eastAsiaTheme="majorEastAsia"/>
          <w:sz w:val="20"/>
          <w:szCs w:val="20"/>
        </w:rPr>
        <w:instrText xml:space="preserve"> ADDIN EN.CITE.DATA </w:instrText>
      </w:r>
      <w:r w:rsidR="00340076">
        <w:rPr>
          <w:rFonts w:eastAsiaTheme="majorEastAsia"/>
          <w:sz w:val="20"/>
          <w:szCs w:val="20"/>
        </w:rPr>
      </w:r>
      <w:r w:rsidR="00340076">
        <w:rPr>
          <w:rFonts w:eastAsiaTheme="majorEastAsia"/>
          <w:sz w:val="20"/>
          <w:szCs w:val="20"/>
        </w:rPr>
        <w:fldChar w:fldCharType="end"/>
      </w:r>
      <w:r w:rsidRPr="007D29E1">
        <w:rPr>
          <w:rFonts w:eastAsiaTheme="majorEastAsia"/>
          <w:sz w:val="20"/>
          <w:szCs w:val="20"/>
        </w:rPr>
      </w:r>
      <w:r w:rsidRPr="007D29E1">
        <w:rPr>
          <w:rFonts w:eastAsiaTheme="majorEastAsia"/>
          <w:sz w:val="20"/>
          <w:szCs w:val="20"/>
        </w:rPr>
        <w:fldChar w:fldCharType="separate"/>
      </w:r>
      <w:r w:rsidR="00340076" w:rsidRPr="00340076">
        <w:rPr>
          <w:rFonts w:eastAsiaTheme="majorEastAsia"/>
          <w:noProof/>
          <w:sz w:val="20"/>
          <w:szCs w:val="20"/>
          <w:vertAlign w:val="superscript"/>
        </w:rPr>
        <w:t>22</w:t>
      </w:r>
      <w:r w:rsidRPr="007D29E1">
        <w:rPr>
          <w:rFonts w:eastAsiaTheme="majorEastAsia"/>
          <w:sz w:val="20"/>
          <w:szCs w:val="20"/>
        </w:rPr>
        <w:fldChar w:fldCharType="end"/>
      </w:r>
    </w:p>
    <w:p w14:paraId="0732CFD9" w14:textId="77777777" w:rsidR="007D29E1" w:rsidRPr="007D29E1" w:rsidRDefault="007D29E1" w:rsidP="007D29E1">
      <w:pPr>
        <w:outlineLvl w:val="0"/>
        <w:rPr>
          <w:rFonts w:eastAsiaTheme="majorEastAsia"/>
          <w:sz w:val="20"/>
          <w:szCs w:val="20"/>
          <w:lang w:val="en-CA"/>
        </w:rPr>
      </w:pPr>
    </w:p>
    <w:p w14:paraId="435C7A12" w14:textId="44B582F5" w:rsidR="007D29E1" w:rsidRPr="007D29E1" w:rsidRDefault="007D29E1" w:rsidP="007D29E1">
      <w:pPr>
        <w:outlineLvl w:val="0"/>
        <w:rPr>
          <w:rFonts w:eastAsia="Times New Roman"/>
          <w:color w:val="000000"/>
          <w:sz w:val="20"/>
          <w:szCs w:val="20"/>
        </w:rPr>
      </w:pPr>
      <w:r w:rsidRPr="007D29E1">
        <w:rPr>
          <w:rFonts w:eastAsiaTheme="majorEastAsia"/>
          <w:b/>
          <w:sz w:val="20"/>
          <w:szCs w:val="20"/>
          <w:lang w:val="en-CA"/>
        </w:rPr>
        <w:t>Venlafaxine</w:t>
      </w:r>
      <w:r w:rsidRPr="007D29E1">
        <w:rPr>
          <w:rFonts w:eastAsiaTheme="majorEastAsia"/>
          <w:sz w:val="20"/>
          <w:szCs w:val="20"/>
          <w:lang w:val="en-CA"/>
        </w:rPr>
        <w:t>: 1 study evaluated venlafaxine and reported continuous outcomes</w:t>
      </w:r>
      <w:r w:rsidRPr="007D29E1">
        <w:rPr>
          <w:rFonts w:eastAsia="Times New Roman"/>
          <w:color w:val="000000"/>
          <w:sz w:val="20"/>
          <w:szCs w:val="20"/>
        </w:rPr>
        <w:t xml:space="preserve"> using a 0-10 pain intensity scale and collected data on chronic pain descriptors (i.e. throbbing, aching, tender) and concluded that venlafaxine significantly reduced the incidence of chronic pain 6 months after breast cancer surgery.</w:t>
      </w:r>
      <w:r w:rsidRPr="007D29E1">
        <w:rPr>
          <w:rFonts w:eastAsia="Times New Roman"/>
          <w:color w:val="000000"/>
          <w:sz w:val="20"/>
          <w:szCs w:val="20"/>
        </w:rPr>
        <w:fldChar w:fldCharType="begin">
          <w:fldData xml:space="preserve">PEVuZE5vdGU+PENpdGU+PEF1dGhvcj5BbXI8L0F1dGhvcj48WWVhcj4yMDEwPC9ZZWFyPjxSZWNO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BbXI8L0F1dGhvcj48WWVhcj4yMDEwPC9ZZWFyPjxSZWNO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23</w:t>
      </w:r>
      <w:r w:rsidRPr="007D29E1">
        <w:rPr>
          <w:rFonts w:eastAsia="Times New Roman"/>
          <w:color w:val="000000"/>
          <w:sz w:val="20"/>
          <w:szCs w:val="20"/>
        </w:rPr>
        <w:fldChar w:fldCharType="end"/>
      </w:r>
    </w:p>
    <w:p w14:paraId="4DC3CDE5" w14:textId="77777777" w:rsidR="007D29E1" w:rsidRPr="007D29E1" w:rsidRDefault="007D29E1" w:rsidP="007D29E1">
      <w:pPr>
        <w:rPr>
          <w:rFonts w:eastAsia="Times New Roman"/>
          <w:color w:val="000000"/>
          <w:sz w:val="20"/>
          <w:szCs w:val="20"/>
        </w:rPr>
      </w:pPr>
    </w:p>
    <w:p w14:paraId="7A7EBDF0" w14:textId="57121A69" w:rsidR="007D29E1" w:rsidRDefault="007D29E1" w:rsidP="007D29E1">
      <w:pPr>
        <w:rPr>
          <w:rFonts w:eastAsia="Times New Roman"/>
          <w:color w:val="000000"/>
          <w:sz w:val="20"/>
          <w:szCs w:val="20"/>
        </w:rPr>
      </w:pPr>
      <w:r w:rsidRPr="007D29E1">
        <w:rPr>
          <w:rFonts w:eastAsia="Times New Roman"/>
          <w:b/>
          <w:color w:val="000000"/>
          <w:sz w:val="20"/>
          <w:szCs w:val="20"/>
        </w:rPr>
        <w:t>Vitamin C</w:t>
      </w:r>
      <w:r w:rsidRPr="007D29E1">
        <w:rPr>
          <w:rFonts w:eastAsia="Times New Roman"/>
          <w:color w:val="000000"/>
          <w:sz w:val="20"/>
          <w:szCs w:val="20"/>
        </w:rPr>
        <w:t xml:space="preserve">: 1 study evaluated Vitamin C and reported continuous outcomes using </w:t>
      </w:r>
      <w:r w:rsidRPr="007D29E1">
        <w:rPr>
          <w:rFonts w:eastAsiaTheme="majorEastAsia"/>
          <w:sz w:val="20"/>
          <w:szCs w:val="20"/>
        </w:rPr>
        <w:t xml:space="preserve">visual analogue scale (VAS), at 1, 3, 6 months, and 1 year </w:t>
      </w:r>
      <w:r w:rsidRPr="007D29E1">
        <w:rPr>
          <w:rFonts w:eastAsia="Times New Roman"/>
          <w:color w:val="000000"/>
          <w:sz w:val="20"/>
          <w:szCs w:val="20"/>
        </w:rPr>
        <w:t>and found no significant difference between groups 1 year</w:t>
      </w:r>
      <w:r w:rsidRPr="007D29E1">
        <w:rPr>
          <w:rFonts w:eastAsiaTheme="majorEastAsia"/>
          <w:sz w:val="20"/>
          <w:szCs w:val="20"/>
        </w:rPr>
        <w:t xml:space="preserve"> after p</w:t>
      </w:r>
      <w:r w:rsidRPr="007D29E1">
        <w:rPr>
          <w:rFonts w:eastAsia="Times New Roman"/>
          <w:color w:val="000000"/>
          <w:sz w:val="20"/>
          <w:szCs w:val="20"/>
        </w:rPr>
        <w:t>osterior lumbar interbody fusion.</w:t>
      </w:r>
      <w:r w:rsidRPr="007D29E1">
        <w:rPr>
          <w:rFonts w:eastAsia="Times New Roman"/>
          <w:color w:val="000000"/>
          <w:sz w:val="20"/>
          <w:szCs w:val="20"/>
        </w:rPr>
        <w:fldChar w:fldCharType="begin">
          <w:fldData xml:space="preserve">PEVuZE5vdGU+PENpdGU+PEF1dGhvcj5MZWU8L0F1dGhvcj48WWVhcj4yMDE3PC9ZZWFyPjxSZWNO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</w:fldData>
        </w:fldChar>
      </w:r>
      <w:r w:rsidR="00340076">
        <w:rPr>
          <w:rFonts w:eastAsia="Times New Roman"/>
          <w:color w:val="000000"/>
          <w:sz w:val="20"/>
          <w:szCs w:val="20"/>
        </w:rPr>
        <w:instrText xml:space="preserve"> ADDIN EN.CITE </w:instrText>
      </w:r>
      <w:r w:rsidR="00340076">
        <w:rPr>
          <w:rFonts w:eastAsia="Times New Roman"/>
          <w:color w:val="000000"/>
          <w:sz w:val="20"/>
          <w:szCs w:val="20"/>
        </w:rPr>
        <w:fldChar w:fldCharType="begin">
          <w:fldData xml:space="preserve">PEVuZE5vdGU+PENpdGU+PEF1dGhvcj5MZWU8L0F1dGhvcj48WWVhcj4yMDE3PC9ZZWFyPjxSZWNO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</w:fldData>
        </w:fldChar>
      </w:r>
      <w:r w:rsidR="00340076">
        <w:rPr>
          <w:rFonts w:eastAsia="Times New Roman"/>
          <w:color w:val="000000"/>
          <w:sz w:val="20"/>
          <w:szCs w:val="20"/>
        </w:rPr>
        <w:instrText xml:space="preserve"> ADDIN EN.CITE.DATA </w:instrText>
      </w:r>
      <w:r w:rsidR="00340076">
        <w:rPr>
          <w:rFonts w:eastAsia="Times New Roman"/>
          <w:color w:val="000000"/>
          <w:sz w:val="20"/>
          <w:szCs w:val="20"/>
        </w:rPr>
      </w:r>
      <w:r w:rsidR="00340076">
        <w:rPr>
          <w:rFonts w:eastAsia="Times New Roman"/>
          <w:color w:val="000000"/>
          <w:sz w:val="20"/>
          <w:szCs w:val="20"/>
        </w:rPr>
        <w:fldChar w:fldCharType="end"/>
      </w:r>
      <w:r w:rsidRPr="007D29E1">
        <w:rPr>
          <w:rFonts w:eastAsia="Times New Roman"/>
          <w:color w:val="000000"/>
          <w:sz w:val="20"/>
          <w:szCs w:val="20"/>
        </w:rPr>
      </w:r>
      <w:r w:rsidRPr="007D29E1">
        <w:rPr>
          <w:rFonts w:eastAsia="Times New Roman"/>
          <w:color w:val="000000"/>
          <w:sz w:val="20"/>
          <w:szCs w:val="20"/>
        </w:rPr>
        <w:fldChar w:fldCharType="separate"/>
      </w:r>
      <w:r w:rsidR="00340076" w:rsidRPr="00340076">
        <w:rPr>
          <w:rFonts w:eastAsia="Times New Roman"/>
          <w:noProof/>
          <w:color w:val="000000"/>
          <w:sz w:val="20"/>
          <w:szCs w:val="20"/>
          <w:vertAlign w:val="superscript"/>
        </w:rPr>
        <w:t>24</w:t>
      </w:r>
      <w:r w:rsidRPr="007D29E1">
        <w:rPr>
          <w:rFonts w:eastAsia="Times New Roman"/>
          <w:color w:val="000000"/>
          <w:sz w:val="20"/>
          <w:szCs w:val="20"/>
        </w:rPr>
        <w:fldChar w:fldCharType="end"/>
      </w:r>
      <w:r w:rsidRPr="007D29E1">
        <w:rPr>
          <w:rFonts w:eastAsia="Times New Roman"/>
          <w:color w:val="000000"/>
          <w:sz w:val="20"/>
          <w:szCs w:val="20"/>
        </w:rPr>
        <w:t xml:space="preserve"> </w:t>
      </w:r>
    </w:p>
    <w:p w14:paraId="5DFE9DDE" w14:textId="77777777" w:rsidR="00340076" w:rsidRDefault="00340076" w:rsidP="007D29E1">
      <w:pPr>
        <w:rPr>
          <w:rFonts w:eastAsia="Times New Roman"/>
          <w:color w:val="000000"/>
          <w:sz w:val="20"/>
          <w:szCs w:val="20"/>
        </w:rPr>
      </w:pPr>
    </w:p>
    <w:p w14:paraId="364E72E0" w14:textId="77777777" w:rsidR="00340076" w:rsidRDefault="00340076" w:rsidP="00340076">
      <w:pPr>
        <w:rPr>
          <w:rFonts w:asciiTheme="minorHAnsi" w:hAnsiTheme="minorHAnsi"/>
          <w:lang w:val="en-CA"/>
        </w:rPr>
      </w:pPr>
    </w:p>
    <w:p w14:paraId="4507048F" w14:textId="77777777" w:rsidR="00340076" w:rsidRPr="00340076" w:rsidRDefault="00340076" w:rsidP="00340076">
      <w:pPr>
        <w:pStyle w:val="EndNoteBibliographyTitle"/>
        <w:rPr>
          <w:b/>
          <w:noProof/>
        </w:rPr>
      </w:pPr>
      <w:r>
        <w:rPr>
          <w:lang w:val="en-CA"/>
        </w:rPr>
        <w:fldChar w:fldCharType="begin"/>
      </w:r>
      <w:r>
        <w:rPr>
          <w:lang w:val="en-CA"/>
        </w:rPr>
        <w:instrText xml:space="preserve"> ADDIN EN.REFLIST </w:instrText>
      </w:r>
      <w:r>
        <w:rPr>
          <w:lang w:val="en-CA"/>
        </w:rPr>
        <w:fldChar w:fldCharType="separate"/>
      </w:r>
      <w:r w:rsidRPr="00340076">
        <w:rPr>
          <w:b/>
          <w:noProof/>
        </w:rPr>
        <w:t>REFERENCES</w:t>
      </w:r>
    </w:p>
    <w:p w14:paraId="685A34AB" w14:textId="77777777" w:rsidR="00340076" w:rsidRPr="00340076" w:rsidRDefault="00340076" w:rsidP="00340076">
      <w:pPr>
        <w:pStyle w:val="EndNoteBibliographyTitle"/>
        <w:rPr>
          <w:b/>
          <w:noProof/>
        </w:rPr>
      </w:pPr>
    </w:p>
    <w:p w14:paraId="01380EF7" w14:textId="77777777" w:rsidR="00340076" w:rsidRPr="00340076" w:rsidRDefault="00340076" w:rsidP="00340076">
      <w:pPr>
        <w:pStyle w:val="EndNoteBibliography"/>
        <w:spacing w:after="480"/>
        <w:ind w:left="720" w:hanging="720"/>
        <w:rPr>
          <w:noProof/>
        </w:rPr>
      </w:pPr>
      <w:r w:rsidRPr="00340076">
        <w:rPr>
          <w:noProof/>
        </w:rPr>
        <w:t>1.</w:t>
      </w:r>
      <w:r w:rsidRPr="00340076">
        <w:rPr>
          <w:noProof/>
        </w:rPr>
        <w:tab/>
        <w:t xml:space="preserve">Turan A, Karimi N, Zimmerman NM, Mick SL, Sessler DI, Mamoun N. Intravenous acetaminophen does not decrease persistent surgical pain after cardiac surgery. </w:t>
      </w:r>
      <w:r w:rsidRPr="00340076">
        <w:rPr>
          <w:i/>
          <w:noProof/>
        </w:rPr>
        <w:t xml:space="preserve">J Cardiothorac Vasc Anesth. </w:t>
      </w:r>
      <w:r w:rsidRPr="00340076">
        <w:rPr>
          <w:noProof/>
        </w:rPr>
        <w:t>2017;31(6):2058-2064.</w:t>
      </w:r>
    </w:p>
    <w:p w14:paraId="669BEA85" w14:textId="77777777" w:rsidR="00340076" w:rsidRPr="00340076" w:rsidRDefault="00340076" w:rsidP="00340076">
      <w:pPr>
        <w:pStyle w:val="EndNoteBibliography"/>
        <w:spacing w:after="480"/>
        <w:ind w:left="720" w:hanging="720"/>
        <w:rPr>
          <w:noProof/>
        </w:rPr>
      </w:pPr>
      <w:r w:rsidRPr="00340076">
        <w:rPr>
          <w:noProof/>
        </w:rPr>
        <w:t>2.</w:t>
      </w:r>
      <w:r w:rsidRPr="00340076">
        <w:rPr>
          <w:noProof/>
        </w:rPr>
        <w:tab/>
        <w:t xml:space="preserve">Koyuncu O, Hakimoglu S, Ugur M, et al. Acetaminophen reduces acute and persistent incisional pain after hysterectomy. </w:t>
      </w:r>
      <w:r w:rsidRPr="00340076">
        <w:rPr>
          <w:i/>
          <w:noProof/>
        </w:rPr>
        <w:t xml:space="preserve">Ann Ital Chir. </w:t>
      </w:r>
      <w:r w:rsidRPr="00340076">
        <w:rPr>
          <w:noProof/>
        </w:rPr>
        <w:t>2018;7.</w:t>
      </w:r>
    </w:p>
    <w:p w14:paraId="5EB403C1" w14:textId="77777777" w:rsidR="00340076" w:rsidRPr="00340076" w:rsidRDefault="00340076" w:rsidP="00340076">
      <w:pPr>
        <w:pStyle w:val="EndNoteBibliography"/>
        <w:spacing w:after="480"/>
        <w:ind w:left="720" w:hanging="720"/>
        <w:rPr>
          <w:noProof/>
        </w:rPr>
      </w:pPr>
      <w:r w:rsidRPr="00340076">
        <w:rPr>
          <w:noProof/>
        </w:rPr>
        <w:t>3.</w:t>
      </w:r>
      <w:r w:rsidRPr="00340076">
        <w:rPr>
          <w:noProof/>
        </w:rPr>
        <w:tab/>
        <w:t xml:space="preserve">Eisenberg E, Pud D, Koltun L, Loven D. Effect of early administration of the N-methyl-d-aspartate receptor antagonist amantadine on the development of postmastectomy pain syndrome: a prospective pilot study. </w:t>
      </w:r>
      <w:r w:rsidRPr="00340076">
        <w:rPr>
          <w:i/>
          <w:noProof/>
        </w:rPr>
        <w:t xml:space="preserve">J Pain. </w:t>
      </w:r>
      <w:r w:rsidRPr="00340076">
        <w:rPr>
          <w:noProof/>
        </w:rPr>
        <w:t>2007;8(3):223-229.</w:t>
      </w:r>
    </w:p>
    <w:p w14:paraId="488652C3" w14:textId="77777777" w:rsidR="00340076" w:rsidRPr="00340076" w:rsidRDefault="00340076" w:rsidP="00340076">
      <w:pPr>
        <w:pStyle w:val="EndNoteBibliography"/>
        <w:spacing w:after="480"/>
        <w:ind w:left="720" w:hanging="720"/>
        <w:rPr>
          <w:noProof/>
        </w:rPr>
      </w:pPr>
      <w:r w:rsidRPr="00340076">
        <w:rPr>
          <w:noProof/>
        </w:rPr>
        <w:t>4.</w:t>
      </w:r>
      <w:r w:rsidRPr="00340076">
        <w:rPr>
          <w:noProof/>
        </w:rPr>
        <w:tab/>
        <w:t xml:space="preserve">Yazdani J, Aghamohamadi D, Amani M, Mesgarzadeh AH, Maghbooli Asl D, Pourlak T. Effect of preoperative oral amantadine on acute and chronic postoperative pain after mandibular fracture surgery. </w:t>
      </w:r>
      <w:r w:rsidRPr="00340076">
        <w:rPr>
          <w:i/>
          <w:noProof/>
        </w:rPr>
        <w:t xml:space="preserve">Anesth Pain Med. </w:t>
      </w:r>
      <w:r w:rsidRPr="00340076">
        <w:rPr>
          <w:noProof/>
        </w:rPr>
        <w:t>2016;6(3):e35900.</w:t>
      </w:r>
    </w:p>
    <w:p w14:paraId="038040DA" w14:textId="77777777" w:rsidR="00340076" w:rsidRPr="00340076" w:rsidRDefault="00340076" w:rsidP="00340076">
      <w:pPr>
        <w:pStyle w:val="EndNoteBibliography"/>
        <w:spacing w:after="480"/>
        <w:ind w:left="720" w:hanging="720"/>
        <w:rPr>
          <w:noProof/>
        </w:rPr>
      </w:pPr>
      <w:r w:rsidRPr="00340076">
        <w:rPr>
          <w:noProof/>
        </w:rPr>
        <w:t>5.</w:t>
      </w:r>
      <w:r w:rsidRPr="00340076">
        <w:rPr>
          <w:noProof/>
        </w:rPr>
        <w:tab/>
        <w:t xml:space="preserve">Han C, Lei D, Jiang W, et al. Pre-emptive dexmedetomidine decreases the incidence of chronic post hysterectomy pain. </w:t>
      </w:r>
      <w:r w:rsidRPr="00340076">
        <w:rPr>
          <w:i/>
          <w:noProof/>
        </w:rPr>
        <w:t xml:space="preserve">Int J Clin Exp Med. </w:t>
      </w:r>
      <w:r w:rsidRPr="00340076">
        <w:rPr>
          <w:noProof/>
        </w:rPr>
        <w:t>2019;12(1):967-971.</w:t>
      </w:r>
    </w:p>
    <w:p w14:paraId="726BCC81" w14:textId="77777777" w:rsidR="00340076" w:rsidRPr="00340076" w:rsidRDefault="00340076" w:rsidP="00340076">
      <w:pPr>
        <w:pStyle w:val="EndNoteBibliography"/>
        <w:spacing w:after="480"/>
        <w:ind w:left="720" w:hanging="720"/>
        <w:rPr>
          <w:noProof/>
        </w:rPr>
      </w:pPr>
      <w:r w:rsidRPr="00340076">
        <w:rPr>
          <w:noProof/>
        </w:rPr>
        <w:t>6.</w:t>
      </w:r>
      <w:r w:rsidRPr="00340076">
        <w:rPr>
          <w:noProof/>
        </w:rPr>
        <w:tab/>
        <w:t xml:space="preserve">Ilkjaer S, Bach LF, Nielsen PA, Wernberg M, Dahl JB. Effect of preoperative oral dextromethorphan on immediate and late postoperative pain and hyperalgesia after total abdominal hysterectomy. </w:t>
      </w:r>
      <w:r w:rsidRPr="00340076">
        <w:rPr>
          <w:i/>
          <w:noProof/>
        </w:rPr>
        <w:t xml:space="preserve">Pain. </w:t>
      </w:r>
      <w:r w:rsidRPr="00340076">
        <w:rPr>
          <w:noProof/>
        </w:rPr>
        <w:t>2000;86(1-2):19-24.</w:t>
      </w:r>
    </w:p>
    <w:p w14:paraId="146E7BE3" w14:textId="77777777" w:rsidR="00340076" w:rsidRPr="00340076" w:rsidRDefault="00340076" w:rsidP="00340076">
      <w:pPr>
        <w:pStyle w:val="EndNoteBibliography"/>
        <w:spacing w:after="480"/>
        <w:ind w:left="720" w:hanging="720"/>
        <w:rPr>
          <w:noProof/>
        </w:rPr>
      </w:pPr>
      <w:r w:rsidRPr="00340076">
        <w:rPr>
          <w:noProof/>
        </w:rPr>
        <w:t>7.</w:t>
      </w:r>
      <w:r w:rsidRPr="00340076">
        <w:rPr>
          <w:noProof/>
        </w:rPr>
        <w:tab/>
        <w:t xml:space="preserve">YaDeau JT, Brummett CM, Mayman DJ, et al. Duloxetine and subacute pain after knee arthroplasty when added to a multimodal analgesic regimen: a randomized, placebo-controlled, triple-blinded trial. </w:t>
      </w:r>
      <w:r w:rsidRPr="00340076">
        <w:rPr>
          <w:i/>
          <w:noProof/>
        </w:rPr>
        <w:t xml:space="preserve">Anesthesiology. </w:t>
      </w:r>
      <w:r w:rsidRPr="00340076">
        <w:rPr>
          <w:noProof/>
        </w:rPr>
        <w:t>2016;125(3):561-572.</w:t>
      </w:r>
    </w:p>
    <w:p w14:paraId="0670C3B5" w14:textId="77777777" w:rsidR="00340076" w:rsidRPr="00340076" w:rsidRDefault="00340076" w:rsidP="00340076">
      <w:pPr>
        <w:pStyle w:val="EndNoteBibliography"/>
        <w:spacing w:after="480"/>
        <w:ind w:left="720" w:hanging="720"/>
        <w:rPr>
          <w:noProof/>
        </w:rPr>
      </w:pPr>
      <w:r w:rsidRPr="00340076">
        <w:rPr>
          <w:noProof/>
        </w:rPr>
        <w:t>8.</w:t>
      </w:r>
      <w:r w:rsidRPr="00340076">
        <w:rPr>
          <w:noProof/>
        </w:rPr>
        <w:tab/>
        <w:t xml:space="preserve">Hyer L, Scott C, Mullen CM, McKenzie LC, Robinson JS. Randomized double-blind placebo trial of duloxetine in perioperative spine patients. </w:t>
      </w:r>
      <w:r w:rsidRPr="00340076">
        <w:rPr>
          <w:i/>
          <w:noProof/>
        </w:rPr>
        <w:t xml:space="preserve">J Opioid Manag. </w:t>
      </w:r>
      <w:r w:rsidRPr="00340076">
        <w:rPr>
          <w:noProof/>
        </w:rPr>
        <w:t>2015;11(2):147-155.</w:t>
      </w:r>
    </w:p>
    <w:p w14:paraId="6FD6A01E" w14:textId="77777777" w:rsidR="00340076" w:rsidRPr="00340076" w:rsidRDefault="00340076" w:rsidP="00340076">
      <w:pPr>
        <w:pStyle w:val="EndNoteBibliography"/>
        <w:spacing w:after="480"/>
        <w:ind w:left="720" w:hanging="720"/>
        <w:rPr>
          <w:noProof/>
        </w:rPr>
      </w:pPr>
      <w:r w:rsidRPr="00340076">
        <w:rPr>
          <w:noProof/>
        </w:rPr>
        <w:t>9.</w:t>
      </w:r>
      <w:r w:rsidRPr="00340076">
        <w:rPr>
          <w:noProof/>
        </w:rPr>
        <w:tab/>
        <w:t xml:space="preserve">Cohen SP, Galvagno SM, Plunkett A, et al. A multicenter, randomized, controlled study evaluating preventive etanercept on postoperative pain after inguinal hernia repair. </w:t>
      </w:r>
      <w:r w:rsidRPr="00340076">
        <w:rPr>
          <w:i/>
          <w:noProof/>
        </w:rPr>
        <w:t xml:space="preserve">Anesth Analg. </w:t>
      </w:r>
      <w:r w:rsidRPr="00340076">
        <w:rPr>
          <w:noProof/>
        </w:rPr>
        <w:t>2013;116(2):455-462.</w:t>
      </w:r>
    </w:p>
    <w:p w14:paraId="3B80B8B8" w14:textId="77777777" w:rsidR="00340076" w:rsidRPr="00340076" w:rsidRDefault="00340076" w:rsidP="00340076">
      <w:pPr>
        <w:pStyle w:val="EndNoteBibliography"/>
        <w:spacing w:after="480"/>
        <w:ind w:left="720" w:hanging="720"/>
        <w:rPr>
          <w:noProof/>
        </w:rPr>
      </w:pPr>
      <w:r w:rsidRPr="00340076">
        <w:rPr>
          <w:noProof/>
        </w:rPr>
        <w:t>10.</w:t>
      </w:r>
      <w:r w:rsidRPr="00340076">
        <w:rPr>
          <w:noProof/>
        </w:rPr>
        <w:tab/>
        <w:t xml:space="preserve">Karanikolas M, Aretha D, Tsolakis I, et al. Optimized perioperative analgesia reduces chronic phantom limb pain intensity, prevalence, and frequency: a prospective, randomized, clinical trial. </w:t>
      </w:r>
      <w:r w:rsidRPr="00340076">
        <w:rPr>
          <w:i/>
          <w:noProof/>
        </w:rPr>
        <w:t xml:space="preserve">Anesthesiology. </w:t>
      </w:r>
      <w:r w:rsidRPr="00340076">
        <w:rPr>
          <w:noProof/>
        </w:rPr>
        <w:t>2011;114(5):1144-1154.</w:t>
      </w:r>
    </w:p>
    <w:p w14:paraId="4030810F" w14:textId="77777777" w:rsidR="00340076" w:rsidRPr="00340076" w:rsidRDefault="00340076" w:rsidP="00340076">
      <w:pPr>
        <w:pStyle w:val="EndNoteBibliography"/>
        <w:spacing w:after="480"/>
        <w:ind w:left="720" w:hanging="720"/>
        <w:rPr>
          <w:noProof/>
        </w:rPr>
      </w:pPr>
      <w:r w:rsidRPr="00340076">
        <w:rPr>
          <w:noProof/>
        </w:rPr>
        <w:t>11.</w:t>
      </w:r>
      <w:r w:rsidRPr="00340076">
        <w:rPr>
          <w:noProof/>
        </w:rPr>
        <w:tab/>
        <w:t xml:space="preserve">Kim MH, Lee KY, Park S, Kim SI, Park HS, Yoo YC. Effects of systemic lidocaine versus magnesium administration on postoperative functional recovery and chronic pain in patients undergoing breast cancer surgery: a prospective, randomized, double-blind, comparative clinical trial. </w:t>
      </w:r>
      <w:r w:rsidRPr="00340076">
        <w:rPr>
          <w:i/>
          <w:noProof/>
        </w:rPr>
        <w:t xml:space="preserve">PLoS One. </w:t>
      </w:r>
      <w:r w:rsidRPr="00340076">
        <w:rPr>
          <w:noProof/>
        </w:rPr>
        <w:t>2017;12(3):e0173026.</w:t>
      </w:r>
    </w:p>
    <w:p w14:paraId="0F21610C" w14:textId="77777777" w:rsidR="00340076" w:rsidRPr="00340076" w:rsidRDefault="00340076" w:rsidP="00340076">
      <w:pPr>
        <w:pStyle w:val="EndNoteBibliography"/>
        <w:spacing w:after="480"/>
        <w:ind w:left="720" w:hanging="720"/>
        <w:rPr>
          <w:noProof/>
        </w:rPr>
      </w:pPr>
      <w:r w:rsidRPr="00340076">
        <w:rPr>
          <w:noProof/>
        </w:rPr>
        <w:t>12.</w:t>
      </w:r>
      <w:r w:rsidRPr="00340076">
        <w:rPr>
          <w:noProof/>
        </w:rPr>
        <w:tab/>
        <w:t xml:space="preserve">Schley M, Topfner S, Wiech K, et al. Continuous brachial plexus blockade in combination with the NMDA receptor antagonist memantine prevents phantom pain in acute traumatic upper limb amputees. </w:t>
      </w:r>
      <w:r w:rsidRPr="00340076">
        <w:rPr>
          <w:i/>
          <w:noProof/>
        </w:rPr>
        <w:t xml:space="preserve">Eur J Pain. </w:t>
      </w:r>
      <w:r w:rsidRPr="00340076">
        <w:rPr>
          <w:noProof/>
        </w:rPr>
        <w:t>2007;11(3):299-308.</w:t>
      </w:r>
    </w:p>
    <w:p w14:paraId="7A3A19A1" w14:textId="77777777" w:rsidR="00340076" w:rsidRPr="00340076" w:rsidRDefault="00340076" w:rsidP="00340076">
      <w:pPr>
        <w:pStyle w:val="EndNoteBibliography"/>
        <w:spacing w:after="480"/>
        <w:ind w:left="720" w:hanging="720"/>
        <w:rPr>
          <w:noProof/>
        </w:rPr>
      </w:pPr>
      <w:r w:rsidRPr="00340076">
        <w:rPr>
          <w:noProof/>
        </w:rPr>
        <w:t>13.</w:t>
      </w:r>
      <w:r w:rsidRPr="00340076">
        <w:rPr>
          <w:noProof/>
        </w:rPr>
        <w:tab/>
        <w:t xml:space="preserve">Fassoulaki A, Patris K, Sarantopoulos C, Hogan Q. The analgesic effect of gabapentin and mexiletine after breast surgery for cancer. </w:t>
      </w:r>
      <w:r w:rsidRPr="00340076">
        <w:rPr>
          <w:i/>
          <w:noProof/>
        </w:rPr>
        <w:t xml:space="preserve">Anesth Analg. </w:t>
      </w:r>
      <w:r w:rsidRPr="00340076">
        <w:rPr>
          <w:noProof/>
        </w:rPr>
        <w:t>2002;95(4):985-991.</w:t>
      </w:r>
    </w:p>
    <w:p w14:paraId="69DFDCFF" w14:textId="77777777" w:rsidR="00340076" w:rsidRPr="00340076" w:rsidRDefault="00340076" w:rsidP="00340076">
      <w:pPr>
        <w:pStyle w:val="EndNoteBibliography"/>
        <w:spacing w:after="480"/>
        <w:ind w:left="720" w:hanging="720"/>
        <w:rPr>
          <w:noProof/>
        </w:rPr>
      </w:pPr>
      <w:r w:rsidRPr="00340076">
        <w:rPr>
          <w:noProof/>
        </w:rPr>
        <w:t>14.</w:t>
      </w:r>
      <w:r w:rsidRPr="00340076">
        <w:rPr>
          <w:noProof/>
        </w:rPr>
        <w:tab/>
        <w:t xml:space="preserve">Fassoulaki A, Sarantopoulos C, Melemeni A, Hogan Q. Regional block and mexiletine: the effect on pain after cancer breast surgery. </w:t>
      </w:r>
      <w:r w:rsidRPr="00340076">
        <w:rPr>
          <w:i/>
          <w:noProof/>
        </w:rPr>
        <w:t xml:space="preserve">Reg Anesth Pain Med. </w:t>
      </w:r>
      <w:r w:rsidRPr="00340076">
        <w:rPr>
          <w:noProof/>
        </w:rPr>
        <w:t>2001;26(3):223-228.</w:t>
      </w:r>
    </w:p>
    <w:p w14:paraId="6361DA8E" w14:textId="77777777" w:rsidR="00340076" w:rsidRPr="00340076" w:rsidRDefault="00340076" w:rsidP="00340076">
      <w:pPr>
        <w:pStyle w:val="EndNoteBibliography"/>
        <w:spacing w:after="480"/>
        <w:ind w:left="720" w:hanging="720"/>
        <w:rPr>
          <w:noProof/>
        </w:rPr>
      </w:pPr>
      <w:r w:rsidRPr="00340076">
        <w:rPr>
          <w:noProof/>
        </w:rPr>
        <w:t>15.</w:t>
      </w:r>
      <w:r w:rsidRPr="00340076">
        <w:rPr>
          <w:noProof/>
        </w:rPr>
        <w:tab/>
        <w:t xml:space="preserve">Martinez V, Szekely B, Lemarie J, et al. The efficacy of a glial inhibitor, minocycline, for preventing persistent pain after lumbar discectomy: a randomized, double-blind, controlled study. </w:t>
      </w:r>
      <w:r w:rsidRPr="00340076">
        <w:rPr>
          <w:i/>
          <w:noProof/>
        </w:rPr>
        <w:t xml:space="preserve">Pain. </w:t>
      </w:r>
      <w:r w:rsidRPr="00340076">
        <w:rPr>
          <w:noProof/>
        </w:rPr>
        <w:t>2013;154(8):1197-1203.</w:t>
      </w:r>
    </w:p>
    <w:p w14:paraId="2E0748C9" w14:textId="77777777" w:rsidR="00340076" w:rsidRPr="00340076" w:rsidRDefault="00340076" w:rsidP="00340076">
      <w:pPr>
        <w:pStyle w:val="EndNoteBibliography"/>
        <w:spacing w:after="480"/>
        <w:ind w:left="720" w:hanging="720"/>
        <w:rPr>
          <w:noProof/>
        </w:rPr>
      </w:pPr>
      <w:r w:rsidRPr="00340076">
        <w:rPr>
          <w:noProof/>
        </w:rPr>
        <w:t>16.</w:t>
      </w:r>
      <w:r w:rsidRPr="00340076">
        <w:rPr>
          <w:noProof/>
        </w:rPr>
        <w:tab/>
        <w:t xml:space="preserve">Curtin CM, Kenney D, Suarez P, et al. A double-blind placebo randomized controlled trial of minocycline to reduce pain after carpal tunnel and trigger finger release. </w:t>
      </w:r>
      <w:r w:rsidRPr="00340076">
        <w:rPr>
          <w:i/>
          <w:noProof/>
        </w:rPr>
        <w:t xml:space="preserve">J Hand Surg Am. </w:t>
      </w:r>
      <w:r w:rsidRPr="00340076">
        <w:rPr>
          <w:noProof/>
        </w:rPr>
        <w:t>2017;42(3):166-174.</w:t>
      </w:r>
    </w:p>
    <w:p w14:paraId="6C9F47F9" w14:textId="77777777" w:rsidR="00340076" w:rsidRPr="00340076" w:rsidRDefault="00340076" w:rsidP="00340076">
      <w:pPr>
        <w:pStyle w:val="EndNoteBibliography"/>
        <w:spacing w:after="480"/>
        <w:ind w:left="720" w:hanging="720"/>
        <w:rPr>
          <w:noProof/>
        </w:rPr>
      </w:pPr>
      <w:r w:rsidRPr="00340076">
        <w:rPr>
          <w:noProof/>
        </w:rPr>
        <w:t>17.</w:t>
      </w:r>
      <w:r w:rsidRPr="00340076">
        <w:rPr>
          <w:noProof/>
        </w:rPr>
        <w:tab/>
        <w:t xml:space="preserve">Aveline C, Roux AL, Hetet HL, et al. Pain and recovery after total knee arthroplasty: a 12-month follow-up after a prospective randomized study evaluating nefopam and ketamine for early rehabilitation. </w:t>
      </w:r>
      <w:r w:rsidRPr="00340076">
        <w:rPr>
          <w:i/>
          <w:noProof/>
        </w:rPr>
        <w:t xml:space="preserve">Clin J Pain. </w:t>
      </w:r>
      <w:r w:rsidRPr="00340076">
        <w:rPr>
          <w:noProof/>
        </w:rPr>
        <w:t>2014;30(9):749-754.</w:t>
      </w:r>
    </w:p>
    <w:p w14:paraId="62880865" w14:textId="77777777" w:rsidR="00340076" w:rsidRPr="00340076" w:rsidRDefault="00340076" w:rsidP="00340076">
      <w:pPr>
        <w:pStyle w:val="EndNoteBibliography"/>
        <w:spacing w:after="480"/>
        <w:ind w:left="720" w:hanging="720"/>
        <w:rPr>
          <w:noProof/>
        </w:rPr>
      </w:pPr>
      <w:r w:rsidRPr="00340076">
        <w:rPr>
          <w:noProof/>
        </w:rPr>
        <w:t>18.</w:t>
      </w:r>
      <w:r w:rsidRPr="00340076">
        <w:rPr>
          <w:noProof/>
        </w:rPr>
        <w:tab/>
        <w:t xml:space="preserve">Na HS, Oh AY, Koo BW, Lim DJ, Ryu JH, Han JW. Preventive analgesic efficacy of nefopam in acute and chronic pain after breast cancer surgery: a prospective, double-blind, and randomized trial. </w:t>
      </w:r>
      <w:r w:rsidRPr="00340076">
        <w:rPr>
          <w:i/>
          <w:noProof/>
        </w:rPr>
        <w:t xml:space="preserve">Medicine (Baltimore). </w:t>
      </w:r>
      <w:r w:rsidRPr="00340076">
        <w:rPr>
          <w:noProof/>
        </w:rPr>
        <w:t>2016;95(20):e3705.</w:t>
      </w:r>
    </w:p>
    <w:p w14:paraId="5E4D485F" w14:textId="77777777" w:rsidR="00340076" w:rsidRPr="00340076" w:rsidRDefault="00340076" w:rsidP="00340076">
      <w:pPr>
        <w:pStyle w:val="EndNoteBibliography"/>
        <w:spacing w:after="480"/>
        <w:ind w:left="720" w:hanging="720"/>
        <w:rPr>
          <w:noProof/>
        </w:rPr>
      </w:pPr>
      <w:r w:rsidRPr="00340076">
        <w:rPr>
          <w:noProof/>
        </w:rPr>
        <w:t>19.</w:t>
      </w:r>
      <w:r w:rsidRPr="00340076">
        <w:rPr>
          <w:noProof/>
        </w:rPr>
        <w:tab/>
        <w:t xml:space="preserve">Ok YM, Cheon JH, Choi EJ, Chang EJ, Lee HM, Kim KH. Nefopam reduces dysesthesia after percutaneous endoscopic lumbar discectomy. </w:t>
      </w:r>
      <w:r w:rsidRPr="00340076">
        <w:rPr>
          <w:i/>
          <w:noProof/>
        </w:rPr>
        <w:t xml:space="preserve">Korean J Pain. </w:t>
      </w:r>
      <w:r w:rsidRPr="00340076">
        <w:rPr>
          <w:noProof/>
        </w:rPr>
        <w:t>2016;29(1):40-47.</w:t>
      </w:r>
    </w:p>
    <w:p w14:paraId="654F300A" w14:textId="77777777" w:rsidR="00340076" w:rsidRPr="00340076" w:rsidRDefault="00340076" w:rsidP="00340076">
      <w:pPr>
        <w:pStyle w:val="EndNoteBibliography"/>
        <w:spacing w:after="480"/>
        <w:ind w:left="720" w:hanging="720"/>
        <w:rPr>
          <w:noProof/>
        </w:rPr>
      </w:pPr>
      <w:r w:rsidRPr="00340076">
        <w:rPr>
          <w:noProof/>
        </w:rPr>
        <w:t>20.</w:t>
      </w:r>
      <w:r w:rsidRPr="00340076">
        <w:rPr>
          <w:noProof/>
        </w:rPr>
        <w:tab/>
        <w:t xml:space="preserve">Kim BG, Moon JY, Choi JY, et al. The effect of intraoperative nefopam administration on acute postoperative pain and chronic discomfort after robotic or endoscopic assisted thyroidectomy: a randomized clinical trial. </w:t>
      </w:r>
      <w:r w:rsidRPr="00340076">
        <w:rPr>
          <w:i/>
          <w:noProof/>
        </w:rPr>
        <w:t xml:space="preserve">World J Surg. </w:t>
      </w:r>
      <w:r w:rsidRPr="00340076">
        <w:rPr>
          <w:noProof/>
        </w:rPr>
        <w:t>2018;42(7):2094-2101.</w:t>
      </w:r>
    </w:p>
    <w:p w14:paraId="59DA2354" w14:textId="77777777" w:rsidR="00340076" w:rsidRPr="00340076" w:rsidRDefault="00340076" w:rsidP="00340076">
      <w:pPr>
        <w:pStyle w:val="EndNoteBibliography"/>
        <w:spacing w:after="480"/>
        <w:ind w:left="720" w:hanging="720"/>
        <w:rPr>
          <w:noProof/>
        </w:rPr>
      </w:pPr>
      <w:r w:rsidRPr="00340076">
        <w:rPr>
          <w:noProof/>
        </w:rPr>
        <w:t>21.</w:t>
      </w:r>
      <w:r w:rsidRPr="00340076">
        <w:rPr>
          <w:noProof/>
        </w:rPr>
        <w:tab/>
        <w:t xml:space="preserve">Chan MT, Wan AC, Gin T, Leslie K, Myles PS. Chronic postsurgical pain after nitrous oxide anesthesia. </w:t>
      </w:r>
      <w:r w:rsidRPr="00340076">
        <w:rPr>
          <w:i/>
          <w:noProof/>
        </w:rPr>
        <w:t xml:space="preserve">Pain. </w:t>
      </w:r>
      <w:r w:rsidRPr="00340076">
        <w:rPr>
          <w:noProof/>
        </w:rPr>
        <w:t>2011;152(11):2514-2520.</w:t>
      </w:r>
    </w:p>
    <w:p w14:paraId="1252A48F" w14:textId="77777777" w:rsidR="00340076" w:rsidRPr="00340076" w:rsidRDefault="00340076" w:rsidP="00340076">
      <w:pPr>
        <w:pStyle w:val="EndNoteBibliography"/>
        <w:spacing w:after="480"/>
        <w:ind w:left="720" w:hanging="720"/>
        <w:rPr>
          <w:noProof/>
        </w:rPr>
      </w:pPr>
      <w:r w:rsidRPr="00340076">
        <w:rPr>
          <w:noProof/>
        </w:rPr>
        <w:t>22.</w:t>
      </w:r>
      <w:r w:rsidRPr="00340076">
        <w:rPr>
          <w:noProof/>
        </w:rPr>
        <w:tab/>
        <w:t xml:space="preserve">Buchheit T, Hsia HJ, Cooter M, et al. The impact of surgical amputation and valproic acid on pain and functional trajectory: results from the veterans integrated pain evaluation research (VIPER) randomized, double-blinded placebo-controlled trial. </w:t>
      </w:r>
      <w:r w:rsidRPr="00340076">
        <w:rPr>
          <w:i/>
          <w:noProof/>
        </w:rPr>
        <w:t xml:space="preserve">Pain Med. </w:t>
      </w:r>
      <w:r w:rsidRPr="00340076">
        <w:rPr>
          <w:noProof/>
        </w:rPr>
        <w:t>2019.</w:t>
      </w:r>
    </w:p>
    <w:p w14:paraId="43E17867" w14:textId="77777777" w:rsidR="00340076" w:rsidRPr="00340076" w:rsidRDefault="00340076" w:rsidP="00340076">
      <w:pPr>
        <w:pStyle w:val="EndNoteBibliography"/>
        <w:spacing w:after="480"/>
        <w:ind w:left="720" w:hanging="720"/>
        <w:rPr>
          <w:noProof/>
        </w:rPr>
      </w:pPr>
      <w:r w:rsidRPr="00340076">
        <w:rPr>
          <w:noProof/>
        </w:rPr>
        <w:t>23.</w:t>
      </w:r>
      <w:r w:rsidRPr="00340076">
        <w:rPr>
          <w:noProof/>
        </w:rPr>
        <w:tab/>
        <w:t xml:space="preserve">Amr YM, Yousef AA. Evaluation of efficacy of the perioperative administration of venlafaxine or gabapentin on acute and chronic postmastectomy pain. </w:t>
      </w:r>
      <w:r w:rsidRPr="00340076">
        <w:rPr>
          <w:i/>
          <w:noProof/>
        </w:rPr>
        <w:t xml:space="preserve">Clin J Pain. </w:t>
      </w:r>
      <w:r w:rsidRPr="00340076">
        <w:rPr>
          <w:noProof/>
        </w:rPr>
        <w:t>2010;26(5):381-385.</w:t>
      </w:r>
    </w:p>
    <w:p w14:paraId="6FEF5CDD" w14:textId="77777777" w:rsidR="00340076" w:rsidRPr="00340076" w:rsidRDefault="00340076" w:rsidP="00340076">
      <w:pPr>
        <w:pStyle w:val="EndNoteBibliography"/>
        <w:ind w:left="720" w:hanging="720"/>
        <w:rPr>
          <w:noProof/>
        </w:rPr>
      </w:pPr>
      <w:r w:rsidRPr="00340076">
        <w:rPr>
          <w:noProof/>
        </w:rPr>
        <w:t>24.</w:t>
      </w:r>
      <w:r w:rsidRPr="00340076">
        <w:rPr>
          <w:noProof/>
        </w:rPr>
        <w:tab/>
        <w:t xml:space="preserve">Lee GW, Yang HS, Yeom JS, Ahn MW. The efficacy of vitamin C on postoperative outcomes after posterior lumbar interbody fusion: a randomized, placebo-controlled trial. </w:t>
      </w:r>
      <w:r w:rsidRPr="00340076">
        <w:rPr>
          <w:i/>
          <w:noProof/>
        </w:rPr>
        <w:t xml:space="preserve">Clin Orthop Surg. </w:t>
      </w:r>
      <w:r w:rsidRPr="00340076">
        <w:rPr>
          <w:noProof/>
        </w:rPr>
        <w:t>2017;9(3):317-324.</w:t>
      </w:r>
    </w:p>
    <w:p w14:paraId="4073D20F" w14:textId="662C481B" w:rsidR="003D3D4E" w:rsidRDefault="00340076" w:rsidP="00340076">
      <w:pPr>
        <w:rPr>
          <w:rFonts w:eastAsia="Times New Roman"/>
          <w:color w:val="000000"/>
          <w:sz w:val="20"/>
          <w:szCs w:val="20"/>
        </w:rPr>
      </w:pPr>
      <w:r>
        <w:rPr>
          <w:rFonts w:asciiTheme="minorHAnsi" w:hAnsiTheme="minorHAnsi"/>
          <w:lang w:val="en-CA"/>
        </w:rPr>
        <w:fldChar w:fldCharType="end"/>
      </w:r>
    </w:p>
    <w:p w14:paraId="0758AE15" w14:textId="77777777" w:rsidR="003D3D4E" w:rsidRPr="003D3D4E" w:rsidRDefault="003D3D4E" w:rsidP="003D3D4E">
      <w:pPr>
        <w:rPr>
          <w:rFonts w:eastAsia="Times New Roman"/>
          <w:sz w:val="20"/>
          <w:szCs w:val="20"/>
        </w:rPr>
      </w:pPr>
    </w:p>
    <w:p w14:paraId="594D4E69" w14:textId="77777777" w:rsidR="003D3D4E" w:rsidRPr="003D3D4E" w:rsidRDefault="003D3D4E" w:rsidP="003D3D4E">
      <w:pPr>
        <w:rPr>
          <w:rFonts w:eastAsia="Times New Roman"/>
          <w:sz w:val="20"/>
          <w:szCs w:val="20"/>
        </w:rPr>
      </w:pPr>
    </w:p>
    <w:p w14:paraId="4BD71F8E" w14:textId="05C5F67A" w:rsidR="003D3D4E" w:rsidRDefault="003D3D4E" w:rsidP="003D3D4E">
      <w:pPr>
        <w:rPr>
          <w:rFonts w:eastAsia="Times New Roman"/>
          <w:sz w:val="20"/>
          <w:szCs w:val="20"/>
        </w:rPr>
      </w:pPr>
    </w:p>
    <w:sectPr w:rsidR="003D3D4E" w:rsidSect="003D3D4E">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7ADA62" w14:textId="77777777" w:rsidR="00884869" w:rsidRDefault="00884869" w:rsidP="00A546FA">
      <w:r>
        <w:separator/>
      </w:r>
    </w:p>
  </w:endnote>
  <w:endnote w:type="continuationSeparator" w:id="0">
    <w:p w14:paraId="1949EFDF" w14:textId="77777777" w:rsidR="00884869" w:rsidRDefault="00884869" w:rsidP="00A54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E71B2" w14:textId="77777777" w:rsidR="00A546FA" w:rsidRDefault="00A546FA" w:rsidP="00171F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98DC91" w14:textId="77777777" w:rsidR="00A546FA" w:rsidRDefault="00A546FA" w:rsidP="00A546F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CA735" w14:textId="77777777" w:rsidR="00A546FA" w:rsidRDefault="00A546FA" w:rsidP="00171F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4869">
      <w:rPr>
        <w:rStyle w:val="PageNumber"/>
        <w:noProof/>
      </w:rPr>
      <w:t>1</w:t>
    </w:r>
    <w:r>
      <w:rPr>
        <w:rStyle w:val="PageNumber"/>
      </w:rPr>
      <w:fldChar w:fldCharType="end"/>
    </w:r>
  </w:p>
  <w:p w14:paraId="17BFD220" w14:textId="77777777" w:rsidR="00A546FA" w:rsidRDefault="00A546FA" w:rsidP="00A546F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297AE" w14:textId="77777777" w:rsidR="00884869" w:rsidRDefault="00884869" w:rsidP="00A546FA">
      <w:r>
        <w:separator/>
      </w:r>
    </w:p>
  </w:footnote>
  <w:footnote w:type="continuationSeparator" w:id="0">
    <w:p w14:paraId="53A70BF3" w14:textId="77777777" w:rsidR="00884869" w:rsidRDefault="00884869" w:rsidP="00A546F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7F4E33"/>
    <w:multiLevelType w:val="multilevel"/>
    <w:tmpl w:val="8B5810D0"/>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5x22svrd3wpvaeerd975ftfndztpws9f5xde&quot;&gt;Gilron Cochrane Update&lt;record-ids&gt;&lt;item&gt;1&lt;/item&gt;&lt;item&gt;2&lt;/item&gt;&lt;item&gt;9&lt;/item&gt;&lt;item&gt;16&lt;/item&gt;&lt;item&gt;22&lt;/item&gt;&lt;item&gt;23&lt;/item&gt;&lt;item&gt;24&lt;/item&gt;&lt;item&gt;32&lt;/item&gt;&lt;item&gt;33&lt;/item&gt;&lt;item&gt;37&lt;/item&gt;&lt;item&gt;42&lt;/item&gt;&lt;item&gt;47&lt;/item&gt;&lt;item&gt;52&lt;/item&gt;&lt;item&gt;57&lt;/item&gt;&lt;item&gt;63&lt;/item&gt;&lt;item&gt;80&lt;/item&gt;&lt;item&gt;81&lt;/item&gt;&lt;item&gt;116&lt;/item&gt;&lt;item&gt;117&lt;/item&gt;&lt;item&gt;118&lt;/item&gt;&lt;item&gt;119&lt;/item&gt;&lt;item&gt;120&lt;/item&gt;&lt;item&gt;121&lt;/item&gt;&lt;item&gt;122&lt;/item&gt;&lt;/record-ids&gt;&lt;/item&gt;&lt;/Libraries&gt;"/>
  </w:docVars>
  <w:rsids>
    <w:rsidRoot w:val="00287509"/>
    <w:rsid w:val="00004FCA"/>
    <w:rsid w:val="000121A7"/>
    <w:rsid w:val="00022B45"/>
    <w:rsid w:val="0005528A"/>
    <w:rsid w:val="000724AA"/>
    <w:rsid w:val="0007475D"/>
    <w:rsid w:val="00097CE6"/>
    <w:rsid w:val="000C4D35"/>
    <w:rsid w:val="000D5965"/>
    <w:rsid w:val="000F0A9F"/>
    <w:rsid w:val="000F54E9"/>
    <w:rsid w:val="00117007"/>
    <w:rsid w:val="00122DDC"/>
    <w:rsid w:val="00127BB2"/>
    <w:rsid w:val="001510E7"/>
    <w:rsid w:val="00152456"/>
    <w:rsid w:val="001554D8"/>
    <w:rsid w:val="00160250"/>
    <w:rsid w:val="00165F31"/>
    <w:rsid w:val="00177BC4"/>
    <w:rsid w:val="001A3295"/>
    <w:rsid w:val="001D0A55"/>
    <w:rsid w:val="001E53A9"/>
    <w:rsid w:val="001F5FF6"/>
    <w:rsid w:val="00202032"/>
    <w:rsid w:val="00210C26"/>
    <w:rsid w:val="00214295"/>
    <w:rsid w:val="002270EC"/>
    <w:rsid w:val="002363CF"/>
    <w:rsid w:val="00243F8A"/>
    <w:rsid w:val="00251D82"/>
    <w:rsid w:val="00287509"/>
    <w:rsid w:val="00291CCA"/>
    <w:rsid w:val="002945AC"/>
    <w:rsid w:val="002965DB"/>
    <w:rsid w:val="002B078D"/>
    <w:rsid w:val="002C5D57"/>
    <w:rsid w:val="002F25E0"/>
    <w:rsid w:val="00316254"/>
    <w:rsid w:val="0032224E"/>
    <w:rsid w:val="0032631A"/>
    <w:rsid w:val="00340076"/>
    <w:rsid w:val="00340E95"/>
    <w:rsid w:val="00362022"/>
    <w:rsid w:val="003907D6"/>
    <w:rsid w:val="003926EE"/>
    <w:rsid w:val="00392C45"/>
    <w:rsid w:val="003A29BD"/>
    <w:rsid w:val="003D3D4E"/>
    <w:rsid w:val="003D79DE"/>
    <w:rsid w:val="003E329D"/>
    <w:rsid w:val="003F0BF1"/>
    <w:rsid w:val="003F53D9"/>
    <w:rsid w:val="00400112"/>
    <w:rsid w:val="004074A8"/>
    <w:rsid w:val="00413E51"/>
    <w:rsid w:val="00422310"/>
    <w:rsid w:val="00422A2A"/>
    <w:rsid w:val="00425025"/>
    <w:rsid w:val="00453341"/>
    <w:rsid w:val="00457298"/>
    <w:rsid w:val="00464426"/>
    <w:rsid w:val="0049259C"/>
    <w:rsid w:val="00493715"/>
    <w:rsid w:val="00495BD3"/>
    <w:rsid w:val="004B245A"/>
    <w:rsid w:val="004D6434"/>
    <w:rsid w:val="004E1A7E"/>
    <w:rsid w:val="005039FA"/>
    <w:rsid w:val="0051179A"/>
    <w:rsid w:val="00520439"/>
    <w:rsid w:val="005277D7"/>
    <w:rsid w:val="00563849"/>
    <w:rsid w:val="00582E34"/>
    <w:rsid w:val="005963B1"/>
    <w:rsid w:val="00597CB6"/>
    <w:rsid w:val="005B633B"/>
    <w:rsid w:val="005C0F7B"/>
    <w:rsid w:val="005D2CB0"/>
    <w:rsid w:val="005F134C"/>
    <w:rsid w:val="005F47A3"/>
    <w:rsid w:val="00607CF1"/>
    <w:rsid w:val="0062282C"/>
    <w:rsid w:val="0062733D"/>
    <w:rsid w:val="006576D7"/>
    <w:rsid w:val="0066515B"/>
    <w:rsid w:val="0067652C"/>
    <w:rsid w:val="00694D0E"/>
    <w:rsid w:val="006C109E"/>
    <w:rsid w:val="006C4FC5"/>
    <w:rsid w:val="006D751C"/>
    <w:rsid w:val="006E4102"/>
    <w:rsid w:val="006E539A"/>
    <w:rsid w:val="00720D6B"/>
    <w:rsid w:val="00754C28"/>
    <w:rsid w:val="00766DB4"/>
    <w:rsid w:val="007716E8"/>
    <w:rsid w:val="00773F46"/>
    <w:rsid w:val="00782685"/>
    <w:rsid w:val="00787264"/>
    <w:rsid w:val="0079156A"/>
    <w:rsid w:val="0079735E"/>
    <w:rsid w:val="007B070C"/>
    <w:rsid w:val="007D29E1"/>
    <w:rsid w:val="007F6491"/>
    <w:rsid w:val="007F7D37"/>
    <w:rsid w:val="00804939"/>
    <w:rsid w:val="00806944"/>
    <w:rsid w:val="00811173"/>
    <w:rsid w:val="00816E36"/>
    <w:rsid w:val="00833396"/>
    <w:rsid w:val="00840EE2"/>
    <w:rsid w:val="008741A5"/>
    <w:rsid w:val="0088106C"/>
    <w:rsid w:val="00884869"/>
    <w:rsid w:val="0088549A"/>
    <w:rsid w:val="00894151"/>
    <w:rsid w:val="008A0845"/>
    <w:rsid w:val="008A1DBB"/>
    <w:rsid w:val="008A275D"/>
    <w:rsid w:val="008A4349"/>
    <w:rsid w:val="008C2620"/>
    <w:rsid w:val="008F614C"/>
    <w:rsid w:val="00903854"/>
    <w:rsid w:val="009075D2"/>
    <w:rsid w:val="009359C4"/>
    <w:rsid w:val="00936C92"/>
    <w:rsid w:val="009459EE"/>
    <w:rsid w:val="0095527C"/>
    <w:rsid w:val="009712E0"/>
    <w:rsid w:val="00973EA3"/>
    <w:rsid w:val="00985008"/>
    <w:rsid w:val="009970D5"/>
    <w:rsid w:val="009A392B"/>
    <w:rsid w:val="009B64C1"/>
    <w:rsid w:val="009C3CAF"/>
    <w:rsid w:val="009C48CC"/>
    <w:rsid w:val="009D1CD3"/>
    <w:rsid w:val="009E5F8C"/>
    <w:rsid w:val="009F2C82"/>
    <w:rsid w:val="00A05AF9"/>
    <w:rsid w:val="00A23EC1"/>
    <w:rsid w:val="00A267A2"/>
    <w:rsid w:val="00A34C67"/>
    <w:rsid w:val="00A44943"/>
    <w:rsid w:val="00A538B9"/>
    <w:rsid w:val="00A546FA"/>
    <w:rsid w:val="00A54CD9"/>
    <w:rsid w:val="00A64839"/>
    <w:rsid w:val="00A81085"/>
    <w:rsid w:val="00A835B6"/>
    <w:rsid w:val="00A92B32"/>
    <w:rsid w:val="00AA165B"/>
    <w:rsid w:val="00AC3F16"/>
    <w:rsid w:val="00AC4D4C"/>
    <w:rsid w:val="00AC6C50"/>
    <w:rsid w:val="00AD0BB9"/>
    <w:rsid w:val="00AD6888"/>
    <w:rsid w:val="00AE39F3"/>
    <w:rsid w:val="00AE3CBE"/>
    <w:rsid w:val="00AE6726"/>
    <w:rsid w:val="00AF4279"/>
    <w:rsid w:val="00B02D87"/>
    <w:rsid w:val="00B10132"/>
    <w:rsid w:val="00B17838"/>
    <w:rsid w:val="00B4552A"/>
    <w:rsid w:val="00B71C65"/>
    <w:rsid w:val="00B72B79"/>
    <w:rsid w:val="00B7764C"/>
    <w:rsid w:val="00B805EA"/>
    <w:rsid w:val="00B83F3D"/>
    <w:rsid w:val="00B86FD7"/>
    <w:rsid w:val="00B900F6"/>
    <w:rsid w:val="00BA3122"/>
    <w:rsid w:val="00BA4E60"/>
    <w:rsid w:val="00BB6A3D"/>
    <w:rsid w:val="00BD5400"/>
    <w:rsid w:val="00BE47FE"/>
    <w:rsid w:val="00BF53E2"/>
    <w:rsid w:val="00C10105"/>
    <w:rsid w:val="00C41A18"/>
    <w:rsid w:val="00C43F40"/>
    <w:rsid w:val="00CB1C4C"/>
    <w:rsid w:val="00D01878"/>
    <w:rsid w:val="00D12CDB"/>
    <w:rsid w:val="00D50E71"/>
    <w:rsid w:val="00D6014C"/>
    <w:rsid w:val="00D74B52"/>
    <w:rsid w:val="00D92925"/>
    <w:rsid w:val="00DC55A7"/>
    <w:rsid w:val="00DF4961"/>
    <w:rsid w:val="00DF4C74"/>
    <w:rsid w:val="00E075A0"/>
    <w:rsid w:val="00E221BB"/>
    <w:rsid w:val="00E27B91"/>
    <w:rsid w:val="00E319D2"/>
    <w:rsid w:val="00E31B17"/>
    <w:rsid w:val="00E31DB0"/>
    <w:rsid w:val="00E3237D"/>
    <w:rsid w:val="00E91FC8"/>
    <w:rsid w:val="00EA1426"/>
    <w:rsid w:val="00EB0875"/>
    <w:rsid w:val="00EB709A"/>
    <w:rsid w:val="00EC2AD2"/>
    <w:rsid w:val="00EC2DD8"/>
    <w:rsid w:val="00EC7847"/>
    <w:rsid w:val="00EE42D4"/>
    <w:rsid w:val="00EE79D8"/>
    <w:rsid w:val="00F209D9"/>
    <w:rsid w:val="00F36745"/>
    <w:rsid w:val="00F509A3"/>
    <w:rsid w:val="00F67C1D"/>
    <w:rsid w:val="00F93E44"/>
    <w:rsid w:val="00F97833"/>
    <w:rsid w:val="00FA3215"/>
    <w:rsid w:val="00FB2643"/>
    <w:rsid w:val="00FC0F15"/>
    <w:rsid w:val="00FF0161"/>
    <w:rsid w:val="00FF3B6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86C8BD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7509"/>
    <w:rPr>
      <w:rFonts w:ascii="Times New Roman" w:hAnsi="Times New Roman" w:cs="Times New Roman"/>
    </w:rPr>
  </w:style>
  <w:style w:type="paragraph" w:styleId="Heading3">
    <w:name w:val="heading 3"/>
    <w:basedOn w:val="Normal"/>
    <w:link w:val="Heading3Char"/>
    <w:uiPriority w:val="9"/>
    <w:qFormat/>
    <w:rsid w:val="00243F8A"/>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243F8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5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B7764C"/>
    <w:rPr>
      <w:rFonts w:ascii="Helvetica" w:hAnsi="Helvetica"/>
      <w:sz w:val="14"/>
      <w:szCs w:val="14"/>
    </w:rPr>
  </w:style>
  <w:style w:type="character" w:styleId="CommentReference">
    <w:name w:val="annotation reference"/>
    <w:basedOn w:val="DefaultParagraphFont"/>
    <w:uiPriority w:val="99"/>
    <w:semiHidden/>
    <w:unhideWhenUsed/>
    <w:rsid w:val="00464426"/>
    <w:rPr>
      <w:sz w:val="18"/>
      <w:szCs w:val="18"/>
    </w:rPr>
  </w:style>
  <w:style w:type="paragraph" w:styleId="CommentText">
    <w:name w:val="annotation text"/>
    <w:basedOn w:val="Normal"/>
    <w:link w:val="CommentTextChar"/>
    <w:uiPriority w:val="99"/>
    <w:semiHidden/>
    <w:unhideWhenUsed/>
    <w:rsid w:val="00464426"/>
  </w:style>
  <w:style w:type="character" w:customStyle="1" w:styleId="CommentTextChar">
    <w:name w:val="Comment Text Char"/>
    <w:basedOn w:val="DefaultParagraphFont"/>
    <w:link w:val="CommentText"/>
    <w:uiPriority w:val="99"/>
    <w:semiHidden/>
    <w:rsid w:val="00464426"/>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64426"/>
    <w:rPr>
      <w:b/>
      <w:bCs/>
      <w:sz w:val="20"/>
      <w:szCs w:val="20"/>
    </w:rPr>
  </w:style>
  <w:style w:type="character" w:customStyle="1" w:styleId="CommentSubjectChar">
    <w:name w:val="Comment Subject Char"/>
    <w:basedOn w:val="CommentTextChar"/>
    <w:link w:val="CommentSubject"/>
    <w:uiPriority w:val="99"/>
    <w:semiHidden/>
    <w:rsid w:val="0046442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64426"/>
    <w:rPr>
      <w:sz w:val="18"/>
      <w:szCs w:val="18"/>
    </w:rPr>
  </w:style>
  <w:style w:type="character" w:customStyle="1" w:styleId="BalloonTextChar">
    <w:name w:val="Balloon Text Char"/>
    <w:basedOn w:val="DefaultParagraphFont"/>
    <w:link w:val="BalloonText"/>
    <w:uiPriority w:val="99"/>
    <w:semiHidden/>
    <w:rsid w:val="00464426"/>
    <w:rPr>
      <w:rFonts w:ascii="Times New Roman" w:hAnsi="Times New Roman" w:cs="Times New Roman"/>
      <w:sz w:val="18"/>
      <w:szCs w:val="18"/>
    </w:rPr>
  </w:style>
  <w:style w:type="character" w:styleId="Hyperlink">
    <w:name w:val="Hyperlink"/>
    <w:basedOn w:val="DefaultParagraphFont"/>
    <w:uiPriority w:val="99"/>
    <w:unhideWhenUsed/>
    <w:rsid w:val="008A4349"/>
    <w:rPr>
      <w:color w:val="0563C1" w:themeColor="hyperlink"/>
      <w:u w:val="single"/>
    </w:rPr>
  </w:style>
  <w:style w:type="paragraph" w:styleId="Header">
    <w:name w:val="header"/>
    <w:basedOn w:val="Normal"/>
    <w:link w:val="HeaderChar"/>
    <w:uiPriority w:val="99"/>
    <w:unhideWhenUsed/>
    <w:rsid w:val="00A546FA"/>
    <w:pPr>
      <w:tabs>
        <w:tab w:val="center" w:pos="4680"/>
        <w:tab w:val="right" w:pos="9360"/>
      </w:tabs>
    </w:pPr>
  </w:style>
  <w:style w:type="character" w:customStyle="1" w:styleId="HeaderChar">
    <w:name w:val="Header Char"/>
    <w:basedOn w:val="DefaultParagraphFont"/>
    <w:link w:val="Header"/>
    <w:uiPriority w:val="99"/>
    <w:rsid w:val="00A546FA"/>
    <w:rPr>
      <w:rFonts w:ascii="Times New Roman" w:hAnsi="Times New Roman" w:cs="Times New Roman"/>
    </w:rPr>
  </w:style>
  <w:style w:type="paragraph" w:styleId="Footer">
    <w:name w:val="footer"/>
    <w:basedOn w:val="Normal"/>
    <w:link w:val="FooterChar"/>
    <w:uiPriority w:val="99"/>
    <w:unhideWhenUsed/>
    <w:rsid w:val="00A546FA"/>
    <w:pPr>
      <w:tabs>
        <w:tab w:val="center" w:pos="4680"/>
        <w:tab w:val="right" w:pos="9360"/>
      </w:tabs>
    </w:pPr>
  </w:style>
  <w:style w:type="character" w:customStyle="1" w:styleId="FooterChar">
    <w:name w:val="Footer Char"/>
    <w:basedOn w:val="DefaultParagraphFont"/>
    <w:link w:val="Footer"/>
    <w:uiPriority w:val="99"/>
    <w:rsid w:val="00A546FA"/>
    <w:rPr>
      <w:rFonts w:ascii="Times New Roman" w:hAnsi="Times New Roman" w:cs="Times New Roman"/>
    </w:rPr>
  </w:style>
  <w:style w:type="character" w:styleId="PageNumber">
    <w:name w:val="page number"/>
    <w:basedOn w:val="DefaultParagraphFont"/>
    <w:uiPriority w:val="99"/>
    <w:semiHidden/>
    <w:unhideWhenUsed/>
    <w:rsid w:val="00A546FA"/>
  </w:style>
  <w:style w:type="character" w:customStyle="1" w:styleId="Heading3Char">
    <w:name w:val="Heading 3 Char"/>
    <w:basedOn w:val="DefaultParagraphFont"/>
    <w:link w:val="Heading3"/>
    <w:uiPriority w:val="9"/>
    <w:rsid w:val="00243F8A"/>
    <w:rPr>
      <w:rFonts w:ascii="Times New Roman" w:hAnsi="Times New Roman" w:cs="Times New Roman"/>
      <w:b/>
      <w:bCs/>
      <w:sz w:val="27"/>
      <w:szCs w:val="27"/>
    </w:rPr>
  </w:style>
  <w:style w:type="character" w:customStyle="1" w:styleId="Heading4Char">
    <w:name w:val="Heading 4 Char"/>
    <w:basedOn w:val="DefaultParagraphFont"/>
    <w:link w:val="Heading4"/>
    <w:uiPriority w:val="9"/>
    <w:rsid w:val="00243F8A"/>
    <w:rPr>
      <w:rFonts w:ascii="Times New Roman" w:hAnsi="Times New Roman" w:cs="Times New Roman"/>
      <w:b/>
      <w:bCs/>
    </w:rPr>
  </w:style>
  <w:style w:type="paragraph" w:styleId="NormalWeb">
    <w:name w:val="Normal (Web)"/>
    <w:basedOn w:val="Normal"/>
    <w:uiPriority w:val="99"/>
    <w:unhideWhenUsed/>
    <w:rsid w:val="00243F8A"/>
    <w:pPr>
      <w:spacing w:before="100" w:beforeAutospacing="1" w:after="100" w:afterAutospacing="1"/>
    </w:pPr>
  </w:style>
  <w:style w:type="character" w:customStyle="1" w:styleId="s1">
    <w:name w:val="s1"/>
    <w:basedOn w:val="DefaultParagraphFont"/>
    <w:rsid w:val="00243F8A"/>
    <w:rPr>
      <w:rFonts w:ascii="Helvetica" w:hAnsi="Helvetica" w:hint="default"/>
      <w:sz w:val="11"/>
      <w:szCs w:val="11"/>
    </w:rPr>
  </w:style>
  <w:style w:type="paragraph" w:styleId="ListParagraph">
    <w:name w:val="List Paragraph"/>
    <w:basedOn w:val="Normal"/>
    <w:uiPriority w:val="34"/>
    <w:qFormat/>
    <w:rsid w:val="00243F8A"/>
    <w:pPr>
      <w:ind w:left="720"/>
      <w:contextualSpacing/>
    </w:pPr>
  </w:style>
  <w:style w:type="character" w:customStyle="1" w:styleId="apple-converted-space">
    <w:name w:val="apple-converted-space"/>
    <w:basedOn w:val="DefaultParagraphFont"/>
    <w:rsid w:val="00243F8A"/>
  </w:style>
  <w:style w:type="paragraph" w:styleId="DocumentMap">
    <w:name w:val="Document Map"/>
    <w:basedOn w:val="Normal"/>
    <w:link w:val="DocumentMapChar"/>
    <w:uiPriority w:val="99"/>
    <w:semiHidden/>
    <w:unhideWhenUsed/>
    <w:rsid w:val="00243F8A"/>
  </w:style>
  <w:style w:type="character" w:customStyle="1" w:styleId="DocumentMapChar">
    <w:name w:val="Document Map Char"/>
    <w:basedOn w:val="DefaultParagraphFont"/>
    <w:link w:val="DocumentMap"/>
    <w:uiPriority w:val="99"/>
    <w:semiHidden/>
    <w:rsid w:val="00243F8A"/>
    <w:rPr>
      <w:rFonts w:ascii="Times New Roman" w:hAnsi="Times New Roman" w:cs="Times New Roman"/>
    </w:rPr>
  </w:style>
  <w:style w:type="character" w:styleId="Emphasis">
    <w:name w:val="Emphasis"/>
    <w:basedOn w:val="DefaultParagraphFont"/>
    <w:uiPriority w:val="20"/>
    <w:qFormat/>
    <w:rsid w:val="00243F8A"/>
    <w:rPr>
      <w:i/>
      <w:iCs/>
    </w:rPr>
  </w:style>
  <w:style w:type="character" w:styleId="FollowedHyperlink">
    <w:name w:val="FollowedHyperlink"/>
    <w:basedOn w:val="DefaultParagraphFont"/>
    <w:uiPriority w:val="99"/>
    <w:semiHidden/>
    <w:unhideWhenUsed/>
    <w:rsid w:val="007D29E1"/>
    <w:rPr>
      <w:color w:val="954F72" w:themeColor="followedHyperlink"/>
      <w:u w:val="single"/>
    </w:rPr>
  </w:style>
  <w:style w:type="paragraph" w:customStyle="1" w:styleId="EndNoteBibliographyTitle">
    <w:name w:val="EndNote Bibliography Title"/>
    <w:basedOn w:val="Normal"/>
    <w:rsid w:val="00340076"/>
    <w:pPr>
      <w:jc w:val="center"/>
    </w:pPr>
  </w:style>
  <w:style w:type="paragraph" w:customStyle="1" w:styleId="EndNoteBibliography">
    <w:name w:val="EndNote Bibliography"/>
    <w:basedOn w:val="Normal"/>
    <w:rsid w:val="003400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135248">
      <w:bodyDiv w:val="1"/>
      <w:marLeft w:val="0"/>
      <w:marRight w:val="0"/>
      <w:marTop w:val="0"/>
      <w:marBottom w:val="0"/>
      <w:divBdr>
        <w:top w:val="none" w:sz="0" w:space="0" w:color="auto"/>
        <w:left w:val="none" w:sz="0" w:space="0" w:color="auto"/>
        <w:bottom w:val="none" w:sz="0" w:space="0" w:color="auto"/>
        <w:right w:val="none" w:sz="0" w:space="0" w:color="auto"/>
      </w:divBdr>
    </w:div>
    <w:div w:id="217517505">
      <w:bodyDiv w:val="1"/>
      <w:marLeft w:val="0"/>
      <w:marRight w:val="0"/>
      <w:marTop w:val="0"/>
      <w:marBottom w:val="0"/>
      <w:divBdr>
        <w:top w:val="none" w:sz="0" w:space="0" w:color="auto"/>
        <w:left w:val="none" w:sz="0" w:space="0" w:color="auto"/>
        <w:bottom w:val="none" w:sz="0" w:space="0" w:color="auto"/>
        <w:right w:val="none" w:sz="0" w:space="0" w:color="auto"/>
      </w:divBdr>
    </w:div>
    <w:div w:id="754128308">
      <w:bodyDiv w:val="1"/>
      <w:marLeft w:val="0"/>
      <w:marRight w:val="0"/>
      <w:marTop w:val="0"/>
      <w:marBottom w:val="0"/>
      <w:divBdr>
        <w:top w:val="none" w:sz="0" w:space="0" w:color="auto"/>
        <w:left w:val="none" w:sz="0" w:space="0" w:color="auto"/>
        <w:bottom w:val="none" w:sz="0" w:space="0" w:color="auto"/>
        <w:right w:val="none" w:sz="0" w:space="0" w:color="auto"/>
      </w:divBdr>
    </w:div>
    <w:div w:id="1064984756">
      <w:bodyDiv w:val="1"/>
      <w:marLeft w:val="0"/>
      <w:marRight w:val="0"/>
      <w:marTop w:val="0"/>
      <w:marBottom w:val="0"/>
      <w:divBdr>
        <w:top w:val="none" w:sz="0" w:space="0" w:color="auto"/>
        <w:left w:val="none" w:sz="0" w:space="0" w:color="auto"/>
        <w:bottom w:val="none" w:sz="0" w:space="0" w:color="auto"/>
        <w:right w:val="none" w:sz="0" w:space="0" w:color="auto"/>
      </w:divBdr>
    </w:div>
    <w:div w:id="1282033290">
      <w:bodyDiv w:val="1"/>
      <w:marLeft w:val="0"/>
      <w:marRight w:val="0"/>
      <w:marTop w:val="0"/>
      <w:marBottom w:val="0"/>
      <w:divBdr>
        <w:top w:val="none" w:sz="0" w:space="0" w:color="auto"/>
        <w:left w:val="none" w:sz="0" w:space="0" w:color="auto"/>
        <w:bottom w:val="none" w:sz="0" w:space="0" w:color="auto"/>
        <w:right w:val="none" w:sz="0" w:space="0" w:color="auto"/>
      </w:divBdr>
    </w:div>
    <w:div w:id="1542286824">
      <w:bodyDiv w:val="1"/>
      <w:marLeft w:val="0"/>
      <w:marRight w:val="0"/>
      <w:marTop w:val="0"/>
      <w:marBottom w:val="0"/>
      <w:divBdr>
        <w:top w:val="none" w:sz="0" w:space="0" w:color="auto"/>
        <w:left w:val="none" w:sz="0" w:space="0" w:color="auto"/>
        <w:bottom w:val="none" w:sz="0" w:space="0" w:color="auto"/>
        <w:right w:val="none" w:sz="0" w:space="0" w:color="auto"/>
      </w:divBdr>
    </w:div>
    <w:div w:id="19572557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441</Words>
  <Characters>19615</Characters>
  <Application>Microsoft Macintosh Word</Application>
  <DocSecurity>0</DocSecurity>
  <Lines>163</Lines>
  <Paragraphs>4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ppendix A: Characteristics of Excluded Studies</vt:lpstr>
    </vt:vector>
  </TitlesOfParts>
  <LinksUpToDate>false</LinksUpToDate>
  <CharactersWithSpaces>23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 Carley</dc:creator>
  <cp:keywords/>
  <dc:description/>
  <cp:lastModifiedBy>Meg Carley</cp:lastModifiedBy>
  <cp:revision>5</cp:revision>
  <dcterms:created xsi:type="dcterms:W3CDTF">2020-11-24T14:14:00Z</dcterms:created>
  <dcterms:modified xsi:type="dcterms:W3CDTF">2021-03-23T14:23:00Z</dcterms:modified>
</cp:coreProperties>
</file>